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3CAACA72" w:rsidR="00F43383" w:rsidRPr="007D2E4E" w:rsidRDefault="00F43383" w:rsidP="004C08D8">
      <w:pPr>
        <w:rPr>
          <w:lang w:val="da-DK" w:eastAsia="da-DK"/>
        </w:rPr>
      </w:pPr>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5DA5F489" w:rsidR="001A2869" w:rsidRDefault="00D474D7" w:rsidP="008B30A2">
      <w:pPr>
        <w:rPr>
          <w:rFonts w:ascii="Helvetica" w:eastAsiaTheme="majorEastAsia" w:hAnsi="Helvetica" w:cs="FiraGO Medium"/>
          <w:b/>
          <w:bCs/>
          <w:kern w:val="28"/>
          <w:sz w:val="42"/>
          <w:szCs w:val="44"/>
        </w:rPr>
      </w:pPr>
      <w:r>
        <w:rPr>
          <w:rFonts w:ascii="Helvetica" w:eastAsiaTheme="majorEastAsia" w:hAnsi="Helvetica" w:cs="FiraGO Medium"/>
          <w:b/>
          <w:bCs/>
          <w:kern w:val="28"/>
          <w:sz w:val="42"/>
          <w:szCs w:val="44"/>
        </w:rPr>
        <w:t>Sensory feedback and arousal</w:t>
      </w:r>
      <w:r w:rsidR="00D565D6" w:rsidRPr="00D565D6">
        <w:rPr>
          <w:rFonts w:ascii="Helvetica" w:eastAsiaTheme="majorEastAsia" w:hAnsi="Helvetica" w:cs="FiraGO Medium"/>
          <w:b/>
          <w:bCs/>
          <w:kern w:val="28"/>
          <w:sz w:val="42"/>
          <w:szCs w:val="44"/>
        </w:rPr>
        <w:t xml:space="preserve"> a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modulator</w:t>
      </w:r>
      <w:r w:rsidR="00B170A2">
        <w:rPr>
          <w:rFonts w:ascii="Helvetica" w:eastAsiaTheme="majorEastAsia" w:hAnsi="Helvetica" w:cs="FiraGO Medium"/>
          <w:b/>
          <w:bCs/>
          <w:kern w:val="28"/>
          <w:sz w:val="42"/>
          <w:szCs w:val="44"/>
        </w:rPr>
        <w:t>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7C34B4F7" w14:textId="002D7259" w:rsidR="001A5D2E"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w:t>
      </w:r>
      <w:r w:rsidR="00F05B99">
        <w:rPr>
          <w:rFonts w:ascii="Helvetica" w:hAnsi="Helvetica" w:cs="FiraGO Medium"/>
          <w:b/>
          <w:noProof/>
          <w:sz w:val="18"/>
          <w:szCs w:val="18"/>
        </w:rPr>
        <w:t>d</w:t>
      </w:r>
      <w:r w:rsidRPr="009C17E4">
        <w:rPr>
          <w:rFonts w:ascii="Helvetica" w:hAnsi="Helvetica" w:cs="FiraGO Medium"/>
          <w:b/>
          <w:noProof/>
          <w:sz w:val="18"/>
          <w:szCs w:val="18"/>
        </w:rPr>
        <w:t xml:space="preserve"> during large scale visual feedback compared to a condition with low scale visual feedback. It has not been examined whether visual feedback exclusively modulates </w:t>
      </w:r>
      <w:r w:rsidR="00E06C2D">
        <w:rPr>
          <w:rFonts w:ascii="Helvetica" w:hAnsi="Helvetica" w:cs="FiraGO Medium"/>
          <w:b/>
          <w:noProof/>
          <w:sz w:val="18"/>
          <w:szCs w:val="18"/>
        </w:rPr>
        <w:t>target forc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tremor </w:t>
      </w:r>
      <w:r w:rsidR="00E06C2D">
        <w:rPr>
          <w:rFonts w:ascii="Helvetica" w:hAnsi="Helvetica" w:cs="FiraGO Medium"/>
          <w:b/>
          <w:noProof/>
          <w:sz w:val="18"/>
          <w:szCs w:val="18"/>
        </w:rPr>
        <w:t>amplitud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or if an increase of other afferent input like auditory sensation has a modulatory effect on tremor amplitude as well. Also, it is unknown whether the </w:t>
      </w:r>
      <w:r w:rsidR="009A4ADD">
        <w:rPr>
          <w:rFonts w:ascii="Helvetica" w:hAnsi="Helvetica" w:cs="FiraGO Medium"/>
          <w:b/>
          <w:noProof/>
          <w:sz w:val="18"/>
          <w:szCs w:val="18"/>
        </w:rPr>
        <w:t xml:space="preserve">enhanced </w:t>
      </w:r>
      <w:r w:rsidRPr="009C17E4">
        <w:rPr>
          <w:rFonts w:ascii="Helvetica" w:hAnsi="Helvetica" w:cs="FiraGO Medium"/>
          <w:b/>
          <w:noProof/>
          <w:sz w:val="18"/>
          <w:szCs w:val="18"/>
        </w:rPr>
        <w:t>sensory feedback cause</w:t>
      </w:r>
      <w:r w:rsidR="006B5DF9">
        <w:rPr>
          <w:rFonts w:ascii="Helvetica" w:hAnsi="Helvetica" w:cs="FiraGO Medium"/>
          <w:b/>
          <w:noProof/>
          <w:sz w:val="18"/>
          <w:szCs w:val="18"/>
        </w:rPr>
        <w:t>s an</w:t>
      </w:r>
      <w:r w:rsidRPr="009C17E4">
        <w:rPr>
          <w:rFonts w:ascii="Helvetica" w:hAnsi="Helvetica" w:cs="FiraGO Medium"/>
          <w:b/>
          <w:noProof/>
          <w:sz w:val="18"/>
          <w:szCs w:val="18"/>
        </w:rPr>
        <w:t xml:space="preserve"> </w:t>
      </w:r>
      <w:r w:rsidR="001B1F33">
        <w:rPr>
          <w:rFonts w:ascii="Helvetica" w:hAnsi="Helvetica" w:cs="FiraGO Medium"/>
          <w:b/>
          <w:noProof/>
          <w:sz w:val="18"/>
          <w:szCs w:val="18"/>
        </w:rPr>
        <w:t>increase</w:t>
      </w:r>
      <w:r w:rsidR="00B6370D">
        <w:rPr>
          <w:rFonts w:ascii="Helvetica" w:hAnsi="Helvetica" w:cs="FiraGO Medium"/>
          <w:b/>
          <w:noProof/>
          <w:sz w:val="18"/>
          <w:szCs w:val="18"/>
        </w:rPr>
        <w:t xml:space="preserve"> of</w:t>
      </w:r>
      <w:r w:rsidR="001B1F33">
        <w:rPr>
          <w:rFonts w:ascii="Helvetica" w:hAnsi="Helvetica" w:cs="FiraGO Medium"/>
          <w:b/>
          <w:noProof/>
          <w:sz w:val="18"/>
          <w:szCs w:val="18"/>
        </w:rPr>
        <w:t xml:space="preserve"> </w:t>
      </w:r>
      <w:r w:rsidRPr="009C17E4">
        <w:rPr>
          <w:rFonts w:ascii="Helvetica" w:hAnsi="Helvetica" w:cs="FiraGO Medium"/>
          <w:b/>
          <w:noProof/>
          <w:sz w:val="18"/>
          <w:szCs w:val="18"/>
        </w:rPr>
        <w:t>arousal</w:t>
      </w:r>
      <w:r w:rsidR="00B6370D">
        <w:rPr>
          <w:rFonts w:ascii="Helvetica" w:hAnsi="Helvetica" w:cs="FiraGO Medium"/>
          <w:b/>
          <w:noProof/>
          <w:sz w:val="18"/>
          <w:szCs w:val="18"/>
        </w:rPr>
        <w:t xml:space="preserve"> in ET patients</w:t>
      </w:r>
      <w:r w:rsidR="001B1F33">
        <w:rPr>
          <w:rFonts w:ascii="Helvetica" w:hAnsi="Helvetica" w:cs="FiraGO Medium"/>
          <w:b/>
          <w:noProof/>
          <w:sz w:val="18"/>
          <w:szCs w:val="18"/>
        </w:rPr>
        <w:t>.</w:t>
      </w:r>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w:t>
      </w:r>
      <w:ins w:id="2" w:author="Deuschl Günther" w:date="2023-06-10T15:16:00Z">
        <w:r w:rsidR="00B436BB">
          <w:rPr>
            <w:rFonts w:ascii="Helvetica" w:hAnsi="Helvetica" w:cs="FiraGO Medium"/>
            <w:b/>
            <w:noProof/>
            <w:sz w:val="18"/>
            <w:szCs w:val="18"/>
          </w:rPr>
          <w:t>size</w:t>
        </w:r>
      </w:ins>
      <w:r w:rsidRPr="009C17E4">
        <w:rPr>
          <w:rFonts w:ascii="Helvetica" w:hAnsi="Helvetica" w:cs="FiraGO Medium"/>
          <w:b/>
          <w:noProof/>
          <w:sz w:val="18"/>
          <w:szCs w:val="18"/>
        </w:rPr>
        <w:t xml:space="preserve"> as a measure of arousal, </w:t>
      </w:r>
      <w:commentRangeStart w:id="3"/>
      <w:r w:rsidRPr="009C17E4">
        <w:rPr>
          <w:rFonts w:ascii="Helvetica" w:hAnsi="Helvetica" w:cs="FiraGO Medium"/>
          <w:b/>
          <w:noProof/>
          <w:sz w:val="18"/>
          <w:szCs w:val="18"/>
        </w:rPr>
        <w:t xml:space="preserve">independently of the </w:t>
      </w:r>
      <w:del w:id="4" w:author="Julius Welzel" w:date="2023-06-23T12:58:00Z">
        <w:r w:rsidRPr="009C17E4" w:rsidDel="00D10921">
          <w:rPr>
            <w:rFonts w:ascii="Helvetica" w:hAnsi="Helvetica" w:cs="FiraGO Medium"/>
            <w:b/>
            <w:noProof/>
            <w:sz w:val="18"/>
            <w:szCs w:val="18"/>
          </w:rPr>
          <w:delText xml:space="preserve">quality </w:delText>
        </w:r>
      </w:del>
      <w:ins w:id="5" w:author="Julius Welzel" w:date="2023-06-23T12:58:00Z">
        <w:r w:rsidR="00D10921">
          <w:rPr>
            <w:rFonts w:ascii="Helvetica" w:hAnsi="Helvetica" w:cs="FiraGO Medium"/>
            <w:b/>
            <w:noProof/>
            <w:sz w:val="18"/>
            <w:szCs w:val="18"/>
          </w:rPr>
          <w:t>modulation</w:t>
        </w:r>
        <w:r w:rsidR="00D10921" w:rsidRPr="009C17E4">
          <w:rPr>
            <w:rFonts w:ascii="Helvetica" w:hAnsi="Helvetica" w:cs="FiraGO Medium"/>
            <w:b/>
            <w:noProof/>
            <w:sz w:val="18"/>
            <w:szCs w:val="18"/>
          </w:rPr>
          <w:t xml:space="preserve"> </w:t>
        </w:r>
      </w:ins>
      <w:r w:rsidRPr="009C17E4">
        <w:rPr>
          <w:rFonts w:ascii="Helvetica" w:hAnsi="Helvetica" w:cs="FiraGO Medium"/>
          <w:b/>
          <w:noProof/>
          <w:sz w:val="18"/>
          <w:szCs w:val="18"/>
        </w:rPr>
        <w:t>of sensory feedback</w:t>
      </w:r>
      <w:commentRangeEnd w:id="3"/>
      <w:r w:rsidR="00B436BB">
        <w:rPr>
          <w:rStyle w:val="CommentReference"/>
          <w:rFonts w:asciiTheme="minorHAnsi" w:eastAsiaTheme="minorHAnsi" w:hAnsiTheme="minorHAnsi" w:cstheme="minorBidi"/>
          <w:color w:val="auto"/>
          <w:lang w:val="de-DE"/>
        </w:rPr>
        <w:commentReference w:id="3"/>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1</w:t>
      </w:r>
      <w:r w:rsidR="0001513A">
        <w:rPr>
          <w:rFonts w:ascii="Helvetica" w:hAnsi="Helvetica" w:cs="FiraGO Medium"/>
          <w:b/>
          <w:noProof/>
          <w:sz w:val="18"/>
          <w:szCs w:val="18"/>
        </w:rPr>
        <w:t>4</w:t>
      </w:r>
      <w:r w:rsidR="0058171B">
        <w:rPr>
          <w:rFonts w:ascii="Helvetica" w:hAnsi="Helvetica" w:cs="FiraGO Medium"/>
          <w:b/>
          <w:noProof/>
          <w:sz w:val="18"/>
          <w:szCs w:val="18"/>
        </w:rPr>
        <w:t xml:space="preserve"> </w:t>
      </w:r>
      <w:r>
        <w:rPr>
          <w:rFonts w:ascii="Helvetica" w:hAnsi="Helvetica" w:cs="FiraGO Medium"/>
          <w:b/>
          <w:noProof/>
          <w:sz w:val="18"/>
          <w:szCs w:val="18"/>
        </w:rPr>
        <w:t xml:space="preserve">matched controls </w:t>
      </w:r>
      <w:r w:rsidRPr="009C17E4">
        <w:rPr>
          <w:rFonts w:ascii="Helvetica" w:hAnsi="Helvetica" w:cs="FiraGO Medium"/>
          <w:b/>
          <w:noProof/>
          <w:sz w:val="18"/>
          <w:szCs w:val="18"/>
        </w:rPr>
        <w:t xml:space="preserve">conducted a computer-based experiment in which they were asked to match a target force </w:t>
      </w:r>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a force sensor using their thumb and index finger. The </w:t>
      </w:r>
      <w:r w:rsidR="006A4648">
        <w:rPr>
          <w:rFonts w:ascii="Helvetica" w:hAnsi="Helvetica" w:cs="FiraGO Medium"/>
          <w:b/>
          <w:noProof/>
          <w:sz w:val="18"/>
          <w:szCs w:val="18"/>
        </w:rPr>
        <w:t>force-induced movement</w:t>
      </w:r>
      <w:r w:rsidRPr="009C17E4">
        <w:rPr>
          <w:rFonts w:ascii="Helvetica" w:hAnsi="Helvetica" w:cs="FiraGO Medium"/>
          <w:b/>
          <w:noProof/>
          <w:sz w:val="18"/>
          <w:szCs w:val="18"/>
        </w:rPr>
        <w:t xml:space="preserve"> was fed back to the participant visually, auditory or </w:t>
      </w:r>
      <w:r w:rsidR="00F17AB8">
        <w:rPr>
          <w:rFonts w:ascii="Helvetica" w:hAnsi="Helvetica" w:cs="FiraGO Medium"/>
          <w:b/>
          <w:noProof/>
          <w:sz w:val="18"/>
          <w:szCs w:val="18"/>
        </w:rPr>
        <w:t xml:space="preserve">by </w:t>
      </w:r>
      <w:r w:rsidRPr="009C17E4">
        <w:rPr>
          <w:rFonts w:ascii="Helvetica" w:hAnsi="Helvetica" w:cs="FiraGO Medium"/>
          <w:b/>
          <w:noProof/>
          <w:sz w:val="18"/>
          <w:szCs w:val="18"/>
        </w:rPr>
        <w:t xml:space="preserve">a combination of both. </w:t>
      </w:r>
    </w:p>
    <w:p w14:paraId="19B7ABAA" w14:textId="440F0CAA"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esults showed a comparable deviation from the target force (RMSE) during the experiment during all three sensory feedback modalities. 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involved </w:t>
      </w:r>
      <w:r w:rsidRPr="009C17E4">
        <w:rPr>
          <w:rFonts w:ascii="Helvetica" w:hAnsi="Helvetica" w:cs="FiraGO Medium"/>
          <w:b/>
          <w:noProof/>
          <w:sz w:val="18"/>
          <w:szCs w:val="18"/>
        </w:rPr>
        <w:t>feedback conditions compared to the low scale feedback conditions. Our findings suggest that action tremor in ET is firstly modulated not only by visual feedback but also by auditory feedback in a comparable manner</w:t>
      </w:r>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r w:rsidRPr="009C17E4">
        <w:rPr>
          <w:rFonts w:ascii="Helvetica" w:hAnsi="Helvetica" w:cs="FiraGO Medium"/>
          <w:b/>
          <w:noProof/>
          <w:sz w:val="18"/>
          <w:szCs w:val="18"/>
        </w:rPr>
        <w:t xml:space="preserve"> </w:t>
      </w:r>
      <w:r w:rsidR="008F02AD">
        <w:rPr>
          <w:rFonts w:ascii="Helvetica" w:hAnsi="Helvetica" w:cs="FiraGO Medium"/>
          <w:b/>
          <w:noProof/>
          <w:sz w:val="18"/>
          <w:szCs w:val="18"/>
        </w:rPr>
        <w:t xml:space="preserve">to </w:t>
      </w:r>
      <w:r w:rsidRPr="009C17E4">
        <w:rPr>
          <w:rFonts w:ascii="Helvetica" w:hAnsi="Helvetica" w:cs="FiraGO Medium"/>
          <w:b/>
          <w:noProof/>
          <w:sz w:val="18"/>
          <w:szCs w:val="18"/>
        </w:rPr>
        <w:t>be modality independent. Secondly</w:t>
      </w:r>
      <w:r w:rsidR="00FB6344">
        <w:rPr>
          <w:rFonts w:ascii="Helvetica" w:hAnsi="Helvetica" w:cs="FiraGO Medium"/>
          <w:b/>
          <w:noProof/>
          <w:sz w:val="18"/>
          <w:szCs w:val="18"/>
        </w:rPr>
        <w:t>,</w:t>
      </w:r>
      <w:r w:rsidRPr="009C17E4">
        <w:rPr>
          <w:rFonts w:ascii="Helvetica" w:hAnsi="Helvetica" w:cs="FiraGO Medium"/>
          <w:b/>
          <w:noProof/>
          <w:sz w:val="18"/>
          <w:szCs w:val="18"/>
        </w:rPr>
        <w:t xml:space="preserve"> </w:t>
      </w:r>
      <w:r w:rsidR="000B7EA5">
        <w:rPr>
          <w:rFonts w:ascii="Helvetica" w:hAnsi="Helvetica" w:cs="FiraGO Medium"/>
          <w:b/>
          <w:noProof/>
          <w:sz w:val="18"/>
          <w:szCs w:val="18"/>
        </w:rPr>
        <w:t xml:space="preserve">enhanced feedback causes an increase of </w:t>
      </w:r>
      <w:r w:rsidRPr="009C17E4">
        <w:rPr>
          <w:rFonts w:ascii="Helvetica" w:hAnsi="Helvetica" w:cs="FiraGO Medium"/>
          <w:b/>
          <w:noProof/>
          <w:sz w:val="18"/>
          <w:szCs w:val="18"/>
        </w:rPr>
        <w:t>arousal as measured here by the pupil size</w:t>
      </w:r>
      <w:r w:rsidR="000B7EA5">
        <w:rPr>
          <w:rFonts w:ascii="Helvetica" w:hAnsi="Helvetica" w:cs="FiraGO Medium"/>
          <w:b/>
          <w:noProof/>
          <w:sz w:val="18"/>
          <w:szCs w:val="18"/>
        </w:rPr>
        <w:t>.</w:t>
      </w:r>
      <w:r w:rsidRPr="009C17E4">
        <w:rPr>
          <w:rFonts w:ascii="Helvetica" w:hAnsi="Helvetica" w:cs="FiraGO Medium"/>
          <w:b/>
          <w:noProof/>
          <w:sz w:val="18"/>
          <w:szCs w:val="18"/>
        </w:rPr>
        <w:t xml:space="preserv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 xml:space="preserve">is required to better understand the </w:t>
      </w:r>
      <w:r w:rsidR="00695E44">
        <w:rPr>
          <w:rFonts w:ascii="Helvetica" w:hAnsi="Helvetica" w:cs="FiraGO Medium"/>
          <w:b/>
          <w:noProof/>
          <w:sz w:val="18"/>
          <w:szCs w:val="18"/>
        </w:rPr>
        <w:t xml:space="preserve">interaction between arousal and </w:t>
      </w:r>
      <w:r w:rsidRPr="009C17E4">
        <w:rPr>
          <w:rFonts w:ascii="Helvetica" w:hAnsi="Helvetica" w:cs="FiraGO Medium"/>
          <w:b/>
          <w:noProof/>
          <w:sz w:val="18"/>
          <w:szCs w:val="18"/>
        </w:rPr>
        <w:t>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7324AC1B"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6B13FB">
        <w:t>.</w:t>
      </w:r>
      <w:r w:rsidR="00D565D6" w:rsidRPr="00D565D6">
        <w:t xml:space="preserve"> Tremor might occur in complete rest or during specific motor activation conditions, for example while actively maintaining a position against gravity (postural tremor) or during 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747A17">
        <w:t xml:space="preserve"> </w:t>
      </w:r>
      <w:r w:rsidR="00F8107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EE5B0D">
        <w:instrText xml:space="preserve"> ADDIN EN.CITE </w:instrText>
      </w:r>
      <w:r w:rsidR="00EE5B0D">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EE5B0D">
        <w:instrText xml:space="preserve"> ADDIN EN.CITE.DATA </w:instrText>
      </w:r>
      <w:r w:rsidR="00EE5B0D">
        <w:fldChar w:fldCharType="end"/>
      </w:r>
      <w:r w:rsidR="00F8107A">
        <w:fldChar w:fldCharType="separate"/>
      </w:r>
      <w:r w:rsidR="00EE5B0D">
        <w:rPr>
          <w:noProof/>
        </w:rPr>
        <w:t>(Helmich, Toni et al. 2013, Deuschl, Becktepe et al. 2022)</w:t>
      </w:r>
      <w:r w:rsidR="00F8107A">
        <w:fldChar w:fldCharType="end"/>
      </w:r>
      <w:r w:rsidR="006B13FB">
        <w:t>.</w:t>
      </w:r>
    </w:p>
    <w:p w14:paraId="14745D57" w14:textId="50EDDD82" w:rsidR="00383A9B" w:rsidRPr="009208BA" w:rsidRDefault="002736E0" w:rsidP="0075371F">
      <w:pPr>
        <w:pStyle w:val="MainTextwithTab"/>
      </w:pPr>
      <w:commentRangeStart w:id="6"/>
      <w:r>
        <w:t>Despite it</w:t>
      </w:r>
      <w:r w:rsidR="001065B0">
        <w:t xml:space="preserve">s´ central origin, </w:t>
      </w:r>
      <w:r w:rsidR="00910EB0">
        <w:t>e</w:t>
      </w:r>
      <w:r w:rsidR="00AA76D7">
        <w:t>ssential tremor</w:t>
      </w:r>
      <w:r w:rsidR="006B13FB">
        <w:t xml:space="preserve"> (ET)</w:t>
      </w:r>
      <w:r w:rsidR="00AA76D7">
        <w:t xml:space="preserve">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01513A">
        <w:t>o</w:t>
      </w:r>
      <w:r w:rsidR="003A5EC8">
        <w:t>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6B13FB">
        <w:t xml:space="preserve"> </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6B13FB">
        <w:t>.</w:t>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integration of somatosensory afferent and efferent signals </w:t>
      </w:r>
      <w:r w:rsidR="00383A9B" w:rsidRPr="00383A9B">
        <w:rPr>
          <w:lang w:val="en-GB"/>
        </w:rPr>
        <w:t>within certain thalamic areas play a decisive role in the generation of tremor amplitude</w:t>
      </w:r>
      <w:r w:rsidR="006B13FB">
        <w:rPr>
          <w:lang w:val="en-GB"/>
        </w:rPr>
        <w:t xml:space="preserve"> </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r w:rsidR="006B13FB">
        <w:t>.</w:t>
      </w:r>
      <w:commentRangeEnd w:id="6"/>
      <w:r w:rsidR="005C3359">
        <w:rPr>
          <w:rStyle w:val="CommentReference"/>
          <w:rFonts w:asciiTheme="minorHAnsi" w:eastAsiaTheme="minorHAnsi" w:hAnsiTheme="minorHAnsi" w:cstheme="minorBidi"/>
          <w:color w:val="auto"/>
          <w:lang w:val="de-DE"/>
        </w:rPr>
        <w:commentReference w:id="6"/>
      </w:r>
    </w:p>
    <w:p w14:paraId="15A9B6F8" w14:textId="16DD07ED" w:rsidR="00D565D6" w:rsidRDefault="00F720B6" w:rsidP="002C2DBE">
      <w:pPr>
        <w:pStyle w:val="MainTextwithTab"/>
      </w:pPr>
      <w:r>
        <w:t xml:space="preserve">  </w:t>
      </w:r>
      <w:commentRangeStart w:id="7"/>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as well</w:t>
      </w:r>
      <w:commentRangeEnd w:id="7"/>
      <w:r w:rsidR="005C3359">
        <w:rPr>
          <w:rStyle w:val="CommentReference"/>
          <w:rFonts w:asciiTheme="minorHAnsi" w:eastAsiaTheme="minorHAnsi" w:hAnsiTheme="minorHAnsi" w:cstheme="minorBidi"/>
          <w:color w:val="auto"/>
          <w:lang w:val="de-DE"/>
        </w:rPr>
        <w:commentReference w:id="7"/>
      </w:r>
      <w:r w:rsidR="00EF4316">
        <w:t xml:space="preserve">: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dystonic tremor</w:t>
      </w:r>
      <w:r w:rsidR="006B13FB">
        <w:t>,</w:t>
      </w:r>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01513A">
        <w:t>.</w:t>
      </w:r>
      <w:r w:rsidR="009C028E">
        <w:t xml:space="preserve"> </w:t>
      </w:r>
      <w:r w:rsidR="00D565D6" w:rsidRPr="00D565D6">
        <w:t xml:space="preserve"> </w:t>
      </w:r>
      <w:r w:rsidR="00597441">
        <w:t xml:space="preserve">In a recent fMRI </w:t>
      </w:r>
      <w:r w:rsidR="00E56DE0">
        <w:t>study</w:t>
      </w:r>
      <w:r w:rsidR="007D2D2E">
        <w:t>,</w:t>
      </w:r>
      <w:r w:rsidR="0001513A">
        <w:t xml:space="preserve"> a “</w:t>
      </w:r>
      <w:r w:rsidR="0001513A" w:rsidRPr="0001513A">
        <w:t>widespread visually-sensitive functional network</w:t>
      </w:r>
      <w:r w:rsidR="0001513A">
        <w:t>”</w:t>
      </w:r>
      <w:r w:rsidR="0001513A" w:rsidRPr="0001513A">
        <w:t xml:space="preserve"> </w:t>
      </w:r>
      <w:r w:rsidR="00E56DE0">
        <w:t xml:space="preserve">was found to contribute </w:t>
      </w:r>
      <w:r w:rsidR="0001513A">
        <w:t xml:space="preserve">to tremor severity in a </w:t>
      </w:r>
      <w:r w:rsidR="00E56DE0">
        <w:t xml:space="preserve">visual </w:t>
      </w:r>
      <w:r w:rsidR="0001513A">
        <w:t>feedback</w:t>
      </w:r>
      <w:r w:rsidR="007D2D2E">
        <w:t>-</w:t>
      </w:r>
      <w:r w:rsidR="0001513A">
        <w:t xml:space="preserve">based task. </w:t>
      </w:r>
      <w:r w:rsidR="00D565D6" w:rsidRPr="00D565D6">
        <w:t xml:space="preserve">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commentRangeStart w:id="8"/>
      <w:r w:rsidR="00484EE4">
        <w:t>This would raise the q</w:t>
      </w:r>
      <w:r w:rsidR="00D95C7E">
        <w:t xml:space="preserve">uestion </w:t>
      </w:r>
      <w:r w:rsidR="007D2D2E">
        <w:t xml:space="preserve">of </w:t>
      </w:r>
      <w:r w:rsidR="00D95C7E">
        <w:t xml:space="preserve">a common </w:t>
      </w:r>
      <w:r w:rsidR="00750ACA">
        <w:rPr>
          <w:noProof/>
        </w:rPr>
        <w:lastRenderedPageBreak/>
        <mc:AlternateContent>
          <mc:Choice Requires="wps">
            <w:drawing>
              <wp:anchor distT="45720" distB="45720" distL="114300" distR="114300" simplePos="0" relativeHeight="251671554" behindDoc="0" locked="0" layoutInCell="1" allowOverlap="1" wp14:anchorId="6165D67D" wp14:editId="0872914F">
                <wp:simplePos x="0" y="0"/>
                <wp:positionH relativeFrom="margin">
                  <wp:posOffset>3403600</wp:posOffset>
                </wp:positionH>
                <wp:positionV relativeFrom="margin">
                  <wp:posOffset>3175</wp:posOffset>
                </wp:positionV>
                <wp:extent cx="3196590" cy="4707890"/>
                <wp:effectExtent l="0" t="0" r="22860" b="16510"/>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707890"/>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9"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9"/>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proofErr w:type="spellStart"/>
                            <w:r>
                              <w:t>vo</w:t>
                            </w:r>
                            <w:proofErr w:type="spellEnd"/>
                            <w:r w:rsidR="00D47AC9">
                              <w:t>)</w:t>
                            </w:r>
                            <w:r>
                              <w:t xml:space="preserve">, </w:t>
                            </w:r>
                            <w:r w:rsidR="00D47AC9">
                              <w:t>audio-visual (</w:t>
                            </w:r>
                            <w:proofErr w:type="spellStart"/>
                            <w:r>
                              <w:t>va</w:t>
                            </w:r>
                            <w:proofErr w:type="spellEnd"/>
                            <w:r w:rsidR="00D47AC9">
                              <w:t>)</w:t>
                            </w:r>
                            <w:r>
                              <w:t xml:space="preserve">, </w:t>
                            </w:r>
                            <w:r w:rsidR="00D47AC9">
                              <w:t>auditory (</w:t>
                            </w:r>
                            <w:proofErr w:type="spellStart"/>
                            <w:r>
                              <w:t>ao</w:t>
                            </w:r>
                            <w:proofErr w:type="spellEnd"/>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r>
                              <w:t>ao</w:t>
                            </w:r>
                            <w:proofErr w:type="spellEnd"/>
                            <w:r>
                              <w:t xml:space="preserve">: auditory only; </w:t>
                            </w:r>
                            <w:proofErr w:type="spellStart"/>
                            <w:r>
                              <w:t>va</w:t>
                            </w:r>
                            <w:proofErr w:type="spellEnd"/>
                            <w:r>
                              <w:t xml:space="preserve">: audio-visual; </w:t>
                            </w:r>
                            <w:proofErr w:type="spellStart"/>
                            <w:r>
                              <w:t>vo</w:t>
                            </w:r>
                            <w:proofErr w:type="spellEnd"/>
                            <w:r>
                              <w:t>: visual only</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68pt;margin-top:.25pt;width:251.7pt;height:370.7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">
                <v:path arrowok="t"/>
                <v:textbo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10"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0"/>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proofErr w:type="spellStart"/>
                      <w:r>
                        <w:t>vo</w:t>
                      </w:r>
                      <w:proofErr w:type="spellEnd"/>
                      <w:r w:rsidR="00D47AC9">
                        <w:t>)</w:t>
                      </w:r>
                      <w:r>
                        <w:t xml:space="preserve">, </w:t>
                      </w:r>
                      <w:r w:rsidR="00D47AC9">
                        <w:t>audio-visual (</w:t>
                      </w:r>
                      <w:proofErr w:type="spellStart"/>
                      <w:r>
                        <w:t>va</w:t>
                      </w:r>
                      <w:proofErr w:type="spellEnd"/>
                      <w:r w:rsidR="00D47AC9">
                        <w:t>)</w:t>
                      </w:r>
                      <w:r>
                        <w:t xml:space="preserve">, </w:t>
                      </w:r>
                      <w:r w:rsidR="00D47AC9">
                        <w:t>auditory (</w:t>
                      </w:r>
                      <w:proofErr w:type="spellStart"/>
                      <w:r>
                        <w:t>ao</w:t>
                      </w:r>
                      <w:proofErr w:type="spellEnd"/>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r>
                        <w:t>ao</w:t>
                      </w:r>
                      <w:proofErr w:type="spellEnd"/>
                      <w:r>
                        <w:t xml:space="preserve">: auditory only; </w:t>
                      </w:r>
                      <w:proofErr w:type="spellStart"/>
                      <w:r>
                        <w:t>va</w:t>
                      </w:r>
                      <w:proofErr w:type="spellEnd"/>
                      <w:r>
                        <w:t xml:space="preserve">: audio-visual; </w:t>
                      </w:r>
                      <w:proofErr w:type="spellStart"/>
                      <w:r>
                        <w:t>vo</w:t>
                      </w:r>
                      <w:proofErr w:type="spellEnd"/>
                      <w:r>
                        <w:t>: visual only</w:t>
                      </w:r>
                    </w:p>
                    <w:p w14:paraId="61B84A17" w14:textId="77777777" w:rsidR="008474AF" w:rsidRDefault="008474AF" w:rsidP="008474AF"/>
                  </w:txbxContent>
                </v:textbox>
                <w10:wrap type="topAndBottom" anchorx="margin" anchory="margin"/>
              </v:shape>
            </w:pict>
          </mc:Fallback>
        </mc:AlternateContent>
      </w:r>
      <w:r w:rsidR="00D95C7E">
        <w:t>underlying mechanism</w:t>
      </w:r>
      <w:r w:rsidR="00DF47E9">
        <w:t xml:space="preserve"> modulating </w:t>
      </w:r>
      <w:r w:rsidR="00E4192E">
        <w:t>tremor amplitude</w:t>
      </w:r>
      <w:r w:rsidR="00245246">
        <w:t xml:space="preserve"> </w:t>
      </w:r>
      <w:r w:rsidR="00F05B99">
        <w:t>dependent on</w:t>
      </w:r>
      <w:r w:rsidR="00245246">
        <w:t xml:space="preserve"> </w:t>
      </w:r>
      <w:r w:rsidR="00857BDF">
        <w:t>any sensory feedback</w:t>
      </w:r>
      <w:commentRangeEnd w:id="8"/>
      <w:r w:rsidR="005C3359">
        <w:rPr>
          <w:rStyle w:val="CommentReference"/>
          <w:rFonts w:asciiTheme="minorHAnsi" w:eastAsiaTheme="minorHAnsi" w:hAnsiTheme="minorHAnsi" w:cstheme="minorBidi"/>
          <w:color w:val="auto"/>
          <w:lang w:val="de-DE"/>
        </w:rPr>
        <w:commentReference w:id="8"/>
      </w:r>
      <w:r w:rsidR="00857BDF">
        <w:t>.</w:t>
      </w:r>
      <w:r w:rsidR="00D565D6" w:rsidRPr="00D565D6">
        <w:t xml:space="preserve"> Also, a potential role of multisensory integration </w:t>
      </w:r>
      <w:r w:rsidR="00F41EE8">
        <w:t>for</w:t>
      </w:r>
      <w:r w:rsidR="00F41EE8" w:rsidRPr="00D565D6">
        <w:t xml:space="preserve"> </w:t>
      </w:r>
      <w:r w:rsidR="00D565D6" w:rsidRPr="00D565D6">
        <w:t xml:space="preserve">tremor amplitude modulation has not been examined yet. Simultaneously incoming sensory feedback could lead to an amplification of the tremor modulating effect compared to </w:t>
      </w:r>
      <w:r w:rsidR="00C84E35">
        <w:t xml:space="preserve">the </w:t>
      </w:r>
      <w:proofErr w:type="spellStart"/>
      <w:r w:rsidR="007D2D2E">
        <w:t>uni</w:t>
      </w:r>
      <w:r w:rsidR="007D2D2E" w:rsidRPr="00D565D6">
        <w:t>sensory</w:t>
      </w:r>
      <w:proofErr w:type="spellEnd"/>
      <w:r w:rsidR="007D2D2E" w:rsidRPr="00D565D6">
        <w:t xml:space="preserve"> </w:t>
      </w:r>
      <w:r w:rsidR="00D565D6" w:rsidRPr="00D565D6">
        <w:t>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16993966" w:rsidR="00AF139F" w:rsidRPr="00D565D6" w:rsidRDefault="00AF139F" w:rsidP="002C2DBE">
      <w:pPr>
        <w:pStyle w:val="MainTextwithTab"/>
      </w:pPr>
    </w:p>
    <w:p w14:paraId="4F6E5625" w14:textId="02CAF964" w:rsidR="002C2DBE" w:rsidRDefault="00B022FB" w:rsidP="00D565D6">
      <w:pPr>
        <w:pStyle w:val="MainText"/>
      </w:pPr>
      <w:r w:rsidRPr="00B022FB">
        <w:t xml:space="preserve">The purpose of our study is to </w:t>
      </w:r>
      <w:r w:rsidR="009568A7">
        <w:t>address two specific questions</w:t>
      </w:r>
      <w:r w:rsidR="00D3461C">
        <w:t>:</w:t>
      </w:r>
      <w:r w:rsidRPr="00B022FB">
        <w:t xml:space="preserve"> Firstly, we aim to determine if </w:t>
      </w:r>
      <w:r w:rsidR="00D3461C">
        <w:t xml:space="preserve">auditory feedback modulates </w:t>
      </w:r>
      <w:r w:rsidR="000B349B">
        <w:t>target force tremor in ET patients in a comparable manner to visual feedback</w:t>
      </w:r>
      <w:r w:rsidR="000F026D">
        <w:t xml:space="preserve"> and </w:t>
      </w:r>
      <w:r w:rsidR="00E24C55">
        <w:t xml:space="preserve">to </w:t>
      </w:r>
      <w:r w:rsidR="00DA4BCB">
        <w:t>combined multisensory feedback of both conditions</w:t>
      </w:r>
      <w:r w:rsidRPr="00B022FB">
        <w:t xml:space="preserve">. Secondly, we aim to assess whether pupil dilation, as a marker for arousal and noradrenergic activation, </w:t>
      </w:r>
      <w:r w:rsidR="00161A61">
        <w:t>is increased</w:t>
      </w:r>
      <w:r w:rsidR="00161A61" w:rsidRPr="00B022FB">
        <w:t xml:space="preserve"> </w:t>
      </w:r>
      <w:r w:rsidRPr="00B022FB">
        <w:t xml:space="preserve">during </w:t>
      </w:r>
      <w:r w:rsidR="009242DE">
        <w:t xml:space="preserve">the </w:t>
      </w:r>
      <w:r w:rsidR="006F1970">
        <w:t>high</w:t>
      </w:r>
      <w:r w:rsidR="00F05B99">
        <w:t xml:space="preserve"> </w:t>
      </w:r>
      <w:r w:rsidR="00161A61">
        <w:t>feedback conditions</w:t>
      </w:r>
      <w:r w:rsidRPr="00B022FB">
        <w:t xml:space="preserve">. We hypothesize that </w:t>
      </w:r>
      <w:r>
        <w:t xml:space="preserve">ET patients </w:t>
      </w:r>
      <w:r w:rsidRPr="00B022FB">
        <w:t xml:space="preserve">experience greater arousal and </w:t>
      </w:r>
      <w:r w:rsidR="00637E47">
        <w:t>pupil dilation</w:t>
      </w:r>
      <w:r w:rsidRPr="00B022FB">
        <w:t xml:space="preserve"> during </w:t>
      </w:r>
      <w:r w:rsidR="00637E47">
        <w:t xml:space="preserve">the </w:t>
      </w:r>
      <w:r w:rsidR="000C7D38">
        <w:t>enhanced</w:t>
      </w:r>
      <w:r w:rsidR="00637E47">
        <w:t xml:space="preserve"> feedback condition</w:t>
      </w:r>
      <w:r w:rsidR="002C70D7">
        <w:t>s</w:t>
      </w:r>
      <w:r w:rsidRPr="00B022FB">
        <w:t xml:space="preserve"> compared to </w:t>
      </w:r>
      <w:r w:rsidR="007D2D2E">
        <w:t>healthy control participants (</w:t>
      </w:r>
      <w:r w:rsidR="002C70D7">
        <w:t>HC</w:t>
      </w:r>
      <w:r w:rsidR="007D2D2E">
        <w:t>)</w:t>
      </w:r>
      <w:r w:rsidR="002C70D7">
        <w:t xml:space="preserve">, independently of the </w:t>
      </w:r>
      <w:r w:rsidR="004A3A8E">
        <w:t>type of feedback</w:t>
      </w:r>
      <w:r w:rsidRPr="00B022FB">
        <w:t>.</w:t>
      </w:r>
    </w:p>
    <w:p w14:paraId="116AA7A7" w14:textId="77777777" w:rsidR="004A3A8E" w:rsidRDefault="004A3A8E" w:rsidP="00D565D6">
      <w:pPr>
        <w:pStyle w:val="MainText"/>
      </w:pPr>
    </w:p>
    <w:p w14:paraId="0825F38F" w14:textId="49D3666C"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415FCC4" w14:textId="2D0AD1D6" w:rsidR="00711CDC" w:rsidRDefault="002D33DE" w:rsidP="0057271A">
      <w:r w:rsidRPr="00FF5F16">
        <w:t>1</w:t>
      </w:r>
      <w:r w:rsidR="00E2312B">
        <w:t>4</w:t>
      </w:r>
      <w:r w:rsidRPr="00FF5F16">
        <w:t xml:space="preserve"> ET patients and 1</w:t>
      </w:r>
      <w:r w:rsidR="00E2312B">
        <w:t>4</w:t>
      </w:r>
      <w:r w:rsidRPr="00FF5F16">
        <w:t xml:space="preserve"> age- and gender matched healthy controls</w:t>
      </w:r>
      <w:r w:rsidR="007D2D2E">
        <w:t xml:space="preserve"> (HC)</w:t>
      </w:r>
      <w:r w:rsidRPr="00FF5F16">
        <w:t xml:space="preserve">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hile there was no significant </w:t>
      </w:r>
      <w:r w:rsidR="00CE29FC">
        <w:t xml:space="preserve">group </w:t>
      </w:r>
      <w:r w:rsidR="00E43F03" w:rsidRPr="00FF5F16">
        <w:t xml:space="preserve">difference in age (t = 86.50, p = 0.147), the Becks-Depression-Inventory (BDI-II, t = 113.50, p = 0.003) and </w:t>
      </w:r>
      <w:proofErr w:type="spellStart"/>
      <w:r w:rsidR="00E43F03" w:rsidRPr="00FF5F16">
        <w:t>Schmahmann</w:t>
      </w:r>
      <w:proofErr w:type="spellEnd"/>
      <w:r w:rsidR="00E60945">
        <w:t xml:space="preserve"> </w:t>
      </w:r>
      <w:r w:rsidR="00BB426F">
        <w:t>s</w:t>
      </w:r>
      <w:r w:rsidR="00E60945">
        <w:t>yndrome</w:t>
      </w:r>
      <w:r w:rsidR="00BB426F">
        <w:t xml:space="preserve"> s</w:t>
      </w:r>
      <w:r w:rsidR="00E43F03" w:rsidRPr="00FF5F16">
        <w:t xml:space="preserve">cale (t = </w:t>
      </w:r>
      <w:del w:id="11" w:author="Julius Welzel" w:date="2023-06-23T14:18:00Z">
        <w:r w:rsidR="00E43F03" w:rsidRPr="00FF5F16" w:rsidDel="003843A3">
          <w:delText>33.50</w:delText>
        </w:r>
      </w:del>
      <w:ins w:id="12" w:author="Julius Welzel" w:date="2023-06-23T14:25:00Z">
        <w:r w:rsidR="0094491F">
          <w:t>137.00</w:t>
        </w:r>
      </w:ins>
      <w:r w:rsidR="00E43F03" w:rsidRPr="00FF5F16">
        <w:t>, p = 0.0</w:t>
      </w:r>
      <w:ins w:id="13" w:author="Julius Welzel" w:date="2023-06-23T14:18:00Z">
        <w:r w:rsidR="003843A3">
          <w:t>1</w:t>
        </w:r>
      </w:ins>
      <w:ins w:id="14" w:author="Julius Welzel" w:date="2023-06-23T14:25:00Z">
        <w:r w:rsidR="0094491F">
          <w:t>3</w:t>
        </w:r>
      </w:ins>
      <w:del w:id="15" w:author="Julius Welzel" w:date="2023-06-23T14:18:00Z">
        <w:r w:rsidR="00E43F03" w:rsidRPr="00FF5F16" w:rsidDel="003843A3">
          <w:delText>46</w:delText>
        </w:r>
      </w:del>
      <w:r w:rsidR="00E43F03" w:rsidRPr="00FF5F16">
        <w:t>)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w:t>
      </w:r>
      <w:r w:rsidR="00CF148E">
        <w:rPr>
          <w:lang w:val="en-GB"/>
        </w:rPr>
        <w:t>m</w:t>
      </w:r>
      <w:r w:rsidR="00D94497" w:rsidRPr="00FF5F16">
        <w:rPr>
          <w:lang w:val="en-GB"/>
        </w:rPr>
        <w:t>ahmann</w:t>
      </w:r>
      <w:proofErr w:type="spellEnd"/>
      <w:r w:rsidR="00E60945">
        <w:rPr>
          <w:lang w:val="en-GB"/>
        </w:rPr>
        <w:t xml:space="preserve"> </w:t>
      </w:r>
      <w:r w:rsidR="00BB426F">
        <w:rPr>
          <w:lang w:val="en-GB"/>
        </w:rPr>
        <w:t>s</w:t>
      </w:r>
      <w:r w:rsidR="00E60945">
        <w:rPr>
          <w:lang w:val="en-GB"/>
        </w:rPr>
        <w:t>yndrom</w:t>
      </w:r>
      <w:r w:rsidR="00BB426F">
        <w:rPr>
          <w:lang w:val="en-GB"/>
        </w:rPr>
        <w:t xml:space="preserve">e </w:t>
      </w:r>
      <w:r w:rsidR="00D94497" w:rsidRPr="00FF5F16">
        <w:rPr>
          <w:lang w:val="en-GB"/>
        </w:rPr>
        <w:t>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 xml:space="preserve">r = </w:t>
      </w:r>
      <w:del w:id="16" w:author="Julius Welzel" w:date="2023-06-23T14:27:00Z">
        <w:r w:rsidR="00B50941" w:rsidRPr="00FF5F16" w:rsidDel="0094491F">
          <w:rPr>
            <w:lang w:val="en-GB"/>
          </w:rPr>
          <w:delText>-</w:delText>
        </w:r>
      </w:del>
      <w:r w:rsidR="00B50941" w:rsidRPr="00FF5F16">
        <w:rPr>
          <w:lang w:val="en-GB"/>
        </w:rPr>
        <w:t>0.</w:t>
      </w:r>
      <w:ins w:id="17" w:author="Julius Welzel" w:date="2023-06-23T14:26:00Z">
        <w:r w:rsidR="0094491F">
          <w:rPr>
            <w:lang w:val="en-GB"/>
          </w:rPr>
          <w:t>32</w:t>
        </w:r>
      </w:ins>
      <w:del w:id="18" w:author="Julius Welzel" w:date="2023-06-23T14:26:00Z">
        <w:r w:rsidR="00B50941" w:rsidRPr="00FF5F16" w:rsidDel="0094491F">
          <w:rPr>
            <w:lang w:val="en-GB"/>
          </w:rPr>
          <w:delText>24</w:delText>
        </w:r>
      </w:del>
      <w:r w:rsidR="00B50941" w:rsidRPr="00FF5F16">
        <w:rPr>
          <w:lang w:val="en-GB"/>
        </w:rPr>
        <w:t xml:space="preserve">, p </w:t>
      </w:r>
      <w:del w:id="19" w:author="Julius Welzel" w:date="2023-06-23T14:26:00Z">
        <w:r w:rsidR="00B50941" w:rsidRPr="00FF5F16" w:rsidDel="0094491F">
          <w:rPr>
            <w:lang w:val="en-GB"/>
          </w:rPr>
          <w:delText>=</w:delText>
        </w:r>
      </w:del>
      <w:ins w:id="20" w:author="Julius Welzel" w:date="2023-06-23T14:26:00Z">
        <w:r w:rsidR="0094491F">
          <w:rPr>
            <w:rFonts w:ascii="Calibri" w:hAnsi="Calibri" w:cs="Calibri"/>
            <w:lang w:val="en-GB"/>
          </w:rPr>
          <w:t>≤</w:t>
        </w:r>
      </w:ins>
      <w:r w:rsidR="00B50941" w:rsidRPr="00FF5F16">
        <w:rPr>
          <w:lang w:val="en-GB"/>
        </w:rPr>
        <w:t xml:space="preserve"> 0.00</w:t>
      </w:r>
      <w:ins w:id="21" w:author="Julius Welzel" w:date="2023-06-23T14:26:00Z">
        <w:r w:rsidR="0094491F">
          <w:rPr>
            <w:lang w:val="en-GB"/>
          </w:rPr>
          <w:t>1</w:t>
        </w:r>
      </w:ins>
      <w:del w:id="22" w:author="Julius Welzel" w:date="2023-06-23T14:26:00Z">
        <w:r w:rsidR="00B50941" w:rsidRPr="00FF5F16" w:rsidDel="0094491F">
          <w:rPr>
            <w:lang w:val="en-GB"/>
          </w:rPr>
          <w:delText>2</w:delText>
        </w:r>
      </w:del>
      <w:r w:rsidR="003B6E97" w:rsidRPr="00FF5F16">
        <w:rPr>
          <w:lang w:val="en-GB"/>
        </w:rPr>
        <w:t>)</w:t>
      </w:r>
      <w:r w:rsidR="00D12951">
        <w:rPr>
          <w:lang w:val="en-GB"/>
        </w:rPr>
        <w:t>.</w:t>
      </w:r>
      <w:r w:rsidR="003B6E97" w:rsidRPr="00FF5F16">
        <w:rPr>
          <w:lang w:val="en-GB"/>
        </w:rPr>
        <w:t xml:space="preserve"> </w:t>
      </w:r>
      <w:r w:rsidR="0057271A">
        <w:rPr>
          <w:lang w:val="en-GB"/>
        </w:rPr>
        <w:t>The</w:t>
      </w:r>
      <w:r w:rsidR="00711CDC" w:rsidRPr="00694D7B">
        <w:t xml:space="preserve"> TETRAS Score </w:t>
      </w:r>
      <w:r w:rsidR="0057271A">
        <w:t xml:space="preserve">was significantly correlated with </w:t>
      </w:r>
      <w:r w:rsidR="00711CDC" w:rsidRPr="00694D7B">
        <w:t xml:space="preserve">the </w:t>
      </w:r>
      <w:proofErr w:type="spellStart"/>
      <w:r w:rsidR="00711CDC" w:rsidRPr="00694D7B">
        <w:t>Schmahmann</w:t>
      </w:r>
      <w:proofErr w:type="spellEnd"/>
      <w:r w:rsidR="00524F4A">
        <w:t xml:space="preserve"> syndrome scale</w:t>
      </w:r>
      <w:r w:rsidR="00711CDC" w:rsidRPr="00694D7B">
        <w:t xml:space="preserve"> </w:t>
      </w:r>
      <w:r w:rsidR="00337E8A">
        <w:t>score</w:t>
      </w:r>
      <w:r w:rsidR="00337E8A" w:rsidRPr="00694D7B">
        <w:t xml:space="preserve"> </w:t>
      </w:r>
      <w:r w:rsidR="00711CDC" w:rsidRPr="00694D7B">
        <w:t xml:space="preserve">(r = </w:t>
      </w:r>
      <w:del w:id="23" w:author="Julius Welzel" w:date="2023-06-23T14:27:00Z">
        <w:r w:rsidR="00711CDC" w:rsidRPr="00694D7B" w:rsidDel="0094491F">
          <w:delText>-.21</w:delText>
        </w:r>
      </w:del>
      <w:ins w:id="24" w:author="Julius Welzel" w:date="2023-06-23T14:27:00Z">
        <w:r w:rsidR="0094491F">
          <w:t>.26</w:t>
        </w:r>
      </w:ins>
      <w:r w:rsidR="00711CDC" w:rsidRPr="00694D7B">
        <w:t xml:space="preserve">, p = 0.005), this correlation however dropped to r = </w:t>
      </w:r>
      <w:ins w:id="25" w:author="Julius Welzel" w:date="2023-06-23T14:27:00Z">
        <w:r w:rsidR="0094491F">
          <w:t>0</w:t>
        </w:r>
      </w:ins>
      <w:del w:id="26" w:author="Julius Welzel" w:date="2023-06-23T14:27:00Z">
        <w:r w:rsidR="00711CDC" w:rsidRPr="00694D7B" w:rsidDel="0094491F">
          <w:delText>-</w:delText>
        </w:r>
      </w:del>
      <w:r w:rsidR="00711CDC" w:rsidRPr="00694D7B">
        <w:t>.</w:t>
      </w:r>
      <w:ins w:id="27" w:author="Julius Welzel" w:date="2023-06-23T14:27:00Z">
        <w:r w:rsidR="0094491F">
          <w:t>0</w:t>
        </w:r>
      </w:ins>
      <w:del w:id="28" w:author="Julius Welzel" w:date="2023-06-23T14:27:00Z">
        <w:r w:rsidR="00711CDC" w:rsidRPr="00694D7B" w:rsidDel="0094491F">
          <w:delText>1</w:delText>
        </w:r>
      </w:del>
      <w:ins w:id="29" w:author="Julius Welzel" w:date="2023-06-23T14:27:00Z">
        <w:r w:rsidR="0094491F">
          <w:t>8</w:t>
        </w:r>
      </w:ins>
      <w:r w:rsidR="00711CDC" w:rsidRPr="00694D7B">
        <w:t xml:space="preserve"> (p = 0.</w:t>
      </w:r>
      <w:del w:id="30" w:author="Julius Welzel" w:date="2023-06-23T14:28:00Z">
        <w:r w:rsidR="00711CDC" w:rsidRPr="00694D7B" w:rsidDel="0094491F">
          <w:delText>197</w:delText>
        </w:r>
      </w:del>
      <w:ins w:id="31" w:author="Julius Welzel" w:date="2023-06-23T14:28:00Z">
        <w:r w:rsidR="0094491F">
          <w:t>448</w:t>
        </w:r>
      </w:ins>
      <w:r w:rsidR="00711CDC" w:rsidRPr="00694D7B">
        <w:t>)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4823" w:type="dxa"/>
        <w:tblLook w:val="04A0" w:firstRow="1" w:lastRow="0" w:firstColumn="1" w:lastColumn="0" w:noHBand="0" w:noVBand="1"/>
        <w:tblPrChange w:id="32" w:author="Julius Welzel" w:date="2023-06-23T14:43:00Z">
          <w:tblPr>
            <w:tblW w:w="5164" w:type="dxa"/>
            <w:tblLook w:val="04A0" w:firstRow="1" w:lastRow="0" w:firstColumn="1" w:lastColumn="0" w:noHBand="0" w:noVBand="1"/>
          </w:tblPr>
        </w:tblPrChange>
      </w:tblPr>
      <w:tblGrid>
        <w:gridCol w:w="702"/>
        <w:gridCol w:w="672"/>
        <w:gridCol w:w="204"/>
        <w:gridCol w:w="867"/>
        <w:gridCol w:w="742"/>
        <w:gridCol w:w="151"/>
        <w:gridCol w:w="991"/>
        <w:gridCol w:w="53"/>
        <w:gridCol w:w="636"/>
        <w:gridCol w:w="27"/>
        <w:tblGridChange w:id="33">
          <w:tblGrid>
            <w:gridCol w:w="744"/>
            <w:gridCol w:w="711"/>
            <w:gridCol w:w="197"/>
            <w:gridCol w:w="929"/>
            <w:gridCol w:w="787"/>
            <w:gridCol w:w="112"/>
            <w:gridCol w:w="1090"/>
            <w:gridCol w:w="558"/>
            <w:gridCol w:w="7"/>
            <w:gridCol w:w="619"/>
          </w:tblGrid>
        </w:tblGridChange>
      </w:tblGrid>
      <w:tr w:rsidR="00F82B27" w:rsidRPr="006D47D3" w14:paraId="5C6B3C25" w14:textId="77777777" w:rsidTr="00F82B27">
        <w:trPr>
          <w:trHeight w:val="416"/>
          <w:trPrChange w:id="34" w:author="Julius Welzel" w:date="2023-06-23T14:43:00Z">
            <w:trPr>
              <w:trHeight w:val="383"/>
            </w:trPr>
          </w:trPrChange>
        </w:trPr>
        <w:tc>
          <w:tcPr>
            <w:tcW w:w="726" w:type="dxa"/>
            <w:vMerge w:val="restart"/>
            <w:tcBorders>
              <w:top w:val="single" w:sz="8" w:space="0" w:color="auto"/>
              <w:left w:val="nil"/>
              <w:right w:val="nil"/>
            </w:tcBorders>
            <w:shd w:val="clear" w:color="auto" w:fill="auto"/>
            <w:noWrap/>
            <w:hideMark/>
            <w:tcPrChange w:id="35" w:author="Julius Welzel" w:date="2023-06-23T14:43:00Z">
              <w:tcPr>
                <w:tcW w:w="667" w:type="dxa"/>
                <w:vMerge w:val="restart"/>
                <w:tcBorders>
                  <w:top w:val="single" w:sz="8" w:space="0" w:color="auto"/>
                  <w:left w:val="nil"/>
                  <w:right w:val="nil"/>
                </w:tcBorders>
                <w:shd w:val="clear" w:color="auto" w:fill="auto"/>
                <w:noWrap/>
                <w:hideMark/>
              </w:tcPr>
            </w:tcPrChange>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93" w:type="dxa"/>
            <w:gridSpan w:val="2"/>
            <w:tcBorders>
              <w:top w:val="single" w:sz="8" w:space="0" w:color="auto"/>
              <w:left w:val="nil"/>
              <w:bottom w:val="single" w:sz="4" w:space="0" w:color="auto"/>
              <w:right w:val="nil"/>
            </w:tcBorders>
            <w:shd w:val="clear" w:color="auto" w:fill="auto"/>
            <w:noWrap/>
            <w:hideMark/>
            <w:tcPrChange w:id="36" w:author="Julius Welzel" w:date="2023-06-23T14:43:00Z">
              <w:tcPr>
                <w:tcW w:w="815" w:type="dxa"/>
                <w:gridSpan w:val="2"/>
                <w:tcBorders>
                  <w:top w:val="single" w:sz="8" w:space="0" w:color="auto"/>
                  <w:left w:val="nil"/>
                  <w:bottom w:val="single" w:sz="4" w:space="0" w:color="auto"/>
                  <w:right w:val="nil"/>
                </w:tcBorders>
                <w:shd w:val="clear" w:color="auto" w:fill="auto"/>
                <w:noWrap/>
                <w:hideMark/>
              </w:tcPr>
            </w:tcPrChange>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04" w:type="dxa"/>
            <w:tcBorders>
              <w:top w:val="single" w:sz="8" w:space="0" w:color="auto"/>
              <w:left w:val="nil"/>
              <w:bottom w:val="single" w:sz="4" w:space="0" w:color="auto"/>
              <w:right w:val="nil"/>
            </w:tcBorders>
            <w:shd w:val="clear" w:color="auto" w:fill="auto"/>
            <w:tcPrChange w:id="37" w:author="Julius Welzel" w:date="2023-06-23T14:43:00Z">
              <w:tcPr>
                <w:tcW w:w="832" w:type="dxa"/>
                <w:tcBorders>
                  <w:top w:val="single" w:sz="8" w:space="0" w:color="auto"/>
                  <w:left w:val="nil"/>
                  <w:bottom w:val="single" w:sz="4" w:space="0" w:color="auto"/>
                  <w:right w:val="nil"/>
                </w:tcBorders>
                <w:shd w:val="clear" w:color="auto" w:fill="auto"/>
              </w:tcPr>
            </w:tcPrChange>
          </w:tcPr>
          <w:p w14:paraId="6881B0C2" w14:textId="5F3DC80F" w:rsidR="00595933" w:rsidRPr="006D47D3" w:rsidRDefault="00595933" w:rsidP="006D47D3">
            <w:pPr>
              <w:pStyle w:val="MethodsText"/>
              <w:rPr>
                <w:color w:val="000000"/>
                <w:lang w:val="en-GB" w:eastAsia="en-GB"/>
              </w:rPr>
            </w:pPr>
          </w:p>
        </w:tc>
        <w:tc>
          <w:tcPr>
            <w:tcW w:w="883" w:type="dxa"/>
            <w:gridSpan w:val="2"/>
            <w:tcBorders>
              <w:top w:val="single" w:sz="8" w:space="0" w:color="auto"/>
              <w:left w:val="nil"/>
              <w:bottom w:val="single" w:sz="4" w:space="0" w:color="auto"/>
              <w:right w:val="nil"/>
            </w:tcBorders>
            <w:shd w:val="clear" w:color="auto" w:fill="auto"/>
            <w:tcPrChange w:id="38" w:author="Julius Welzel" w:date="2023-06-23T14:43:00Z">
              <w:tcPr>
                <w:tcW w:w="806" w:type="dxa"/>
                <w:gridSpan w:val="2"/>
                <w:tcBorders>
                  <w:top w:val="single" w:sz="8" w:space="0" w:color="auto"/>
                  <w:left w:val="nil"/>
                  <w:bottom w:val="single" w:sz="4" w:space="0" w:color="auto"/>
                  <w:right w:val="nil"/>
                </w:tcBorders>
                <w:shd w:val="clear" w:color="auto" w:fill="auto"/>
              </w:tcPr>
            </w:tcPrChange>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91" w:type="dxa"/>
            <w:gridSpan w:val="2"/>
            <w:tcBorders>
              <w:top w:val="single" w:sz="8" w:space="0" w:color="auto"/>
              <w:left w:val="nil"/>
              <w:bottom w:val="single" w:sz="4" w:space="0" w:color="auto"/>
              <w:right w:val="nil"/>
            </w:tcBorders>
            <w:shd w:val="clear" w:color="auto" w:fill="auto"/>
            <w:tcPrChange w:id="39" w:author="Julius Welzel" w:date="2023-06-23T14:43:00Z">
              <w:tcPr>
                <w:tcW w:w="1486" w:type="dxa"/>
                <w:gridSpan w:val="3"/>
                <w:tcBorders>
                  <w:top w:val="single" w:sz="8" w:space="0" w:color="auto"/>
                  <w:left w:val="nil"/>
                  <w:bottom w:val="single" w:sz="4" w:space="0" w:color="auto"/>
                  <w:right w:val="nil"/>
                </w:tcBorders>
                <w:shd w:val="clear" w:color="auto" w:fill="auto"/>
              </w:tcPr>
            </w:tcPrChange>
          </w:tcPr>
          <w:p w14:paraId="3172EB0F" w14:textId="51733473" w:rsidR="00595933" w:rsidRPr="006D47D3" w:rsidRDefault="00595933" w:rsidP="006D47D3">
            <w:pPr>
              <w:pStyle w:val="MethodsText"/>
              <w:rPr>
                <w:color w:val="000000"/>
                <w:lang w:val="en-GB" w:eastAsia="en-GB"/>
              </w:rPr>
            </w:pPr>
          </w:p>
        </w:tc>
        <w:tc>
          <w:tcPr>
            <w:tcW w:w="526" w:type="dxa"/>
            <w:gridSpan w:val="2"/>
            <w:tcBorders>
              <w:top w:val="single" w:sz="8" w:space="0" w:color="auto"/>
              <w:left w:val="nil"/>
              <w:bottom w:val="single" w:sz="4" w:space="0" w:color="auto"/>
              <w:right w:val="nil"/>
            </w:tcBorders>
            <w:shd w:val="clear" w:color="auto" w:fill="auto"/>
            <w:tcPrChange w:id="40" w:author="Julius Welzel" w:date="2023-06-23T14:43:00Z">
              <w:tcPr>
                <w:tcW w:w="555" w:type="dxa"/>
                <w:tcBorders>
                  <w:top w:val="single" w:sz="8" w:space="0" w:color="auto"/>
                  <w:left w:val="nil"/>
                  <w:bottom w:val="single" w:sz="4" w:space="0" w:color="auto"/>
                  <w:right w:val="nil"/>
                </w:tcBorders>
                <w:shd w:val="clear" w:color="auto" w:fill="auto"/>
              </w:tcPr>
            </w:tcPrChange>
          </w:tcPr>
          <w:p w14:paraId="587D5D25" w14:textId="457E562B" w:rsidR="00595933" w:rsidRPr="006D47D3" w:rsidRDefault="00595933" w:rsidP="006D47D3">
            <w:pPr>
              <w:pStyle w:val="MethodsText"/>
              <w:rPr>
                <w:color w:val="000000"/>
                <w:lang w:val="en-GB" w:eastAsia="en-GB"/>
              </w:rPr>
            </w:pPr>
          </w:p>
        </w:tc>
      </w:tr>
      <w:tr w:rsidR="00F82B27" w:rsidRPr="006D47D3" w14:paraId="5531E171" w14:textId="77777777" w:rsidTr="00F82B27">
        <w:trPr>
          <w:trHeight w:val="416"/>
          <w:trPrChange w:id="41" w:author="Julius Welzel" w:date="2023-06-23T14:43:00Z">
            <w:trPr>
              <w:trHeight w:val="383"/>
            </w:trPr>
          </w:trPrChange>
        </w:trPr>
        <w:tc>
          <w:tcPr>
            <w:tcW w:w="726" w:type="dxa"/>
            <w:vMerge/>
            <w:tcBorders>
              <w:left w:val="nil"/>
              <w:bottom w:val="single" w:sz="4" w:space="0" w:color="auto"/>
              <w:right w:val="nil"/>
            </w:tcBorders>
            <w:shd w:val="clear" w:color="auto" w:fill="auto"/>
            <w:noWrap/>
            <w:tcPrChange w:id="42" w:author="Julius Welzel" w:date="2023-06-23T14:43:00Z">
              <w:tcPr>
                <w:tcW w:w="667" w:type="dxa"/>
                <w:vMerge/>
                <w:tcBorders>
                  <w:left w:val="nil"/>
                  <w:bottom w:val="single" w:sz="4" w:space="0" w:color="auto"/>
                  <w:right w:val="nil"/>
                </w:tcBorders>
                <w:shd w:val="clear" w:color="auto" w:fill="auto"/>
                <w:noWrap/>
              </w:tcPr>
            </w:tcPrChange>
          </w:tcPr>
          <w:p w14:paraId="485AA3A3" w14:textId="77777777" w:rsidR="008474AF" w:rsidRPr="006D47D3" w:rsidRDefault="008474AF" w:rsidP="006D47D3">
            <w:pPr>
              <w:pStyle w:val="MethodsText"/>
              <w:rPr>
                <w:lang w:val="en-GB" w:eastAsia="en-GB"/>
              </w:rPr>
            </w:pPr>
          </w:p>
        </w:tc>
        <w:tc>
          <w:tcPr>
            <w:tcW w:w="893" w:type="dxa"/>
            <w:gridSpan w:val="2"/>
            <w:tcBorders>
              <w:top w:val="single" w:sz="4" w:space="0" w:color="auto"/>
              <w:left w:val="nil"/>
              <w:bottom w:val="single" w:sz="4" w:space="0" w:color="auto"/>
              <w:right w:val="nil"/>
            </w:tcBorders>
            <w:shd w:val="clear" w:color="auto" w:fill="auto"/>
            <w:noWrap/>
            <w:tcPrChange w:id="43" w:author="Julius Welzel" w:date="2023-06-23T14:43:00Z">
              <w:tcPr>
                <w:tcW w:w="815" w:type="dxa"/>
                <w:gridSpan w:val="2"/>
                <w:tcBorders>
                  <w:top w:val="single" w:sz="4" w:space="0" w:color="auto"/>
                  <w:left w:val="nil"/>
                  <w:bottom w:val="single" w:sz="4" w:space="0" w:color="auto"/>
                  <w:right w:val="nil"/>
                </w:tcBorders>
                <w:shd w:val="clear" w:color="auto" w:fill="auto"/>
                <w:noWrap/>
              </w:tcPr>
            </w:tcPrChange>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04" w:type="dxa"/>
            <w:tcBorders>
              <w:top w:val="single" w:sz="4" w:space="0" w:color="auto"/>
              <w:left w:val="nil"/>
              <w:bottom w:val="single" w:sz="4" w:space="0" w:color="auto"/>
              <w:right w:val="nil"/>
            </w:tcBorders>
            <w:shd w:val="clear" w:color="auto" w:fill="auto"/>
            <w:tcPrChange w:id="44" w:author="Julius Welzel" w:date="2023-06-23T14:43:00Z">
              <w:tcPr>
                <w:tcW w:w="832" w:type="dxa"/>
                <w:tcBorders>
                  <w:top w:val="single" w:sz="4" w:space="0" w:color="auto"/>
                  <w:left w:val="nil"/>
                  <w:bottom w:val="single" w:sz="4" w:space="0" w:color="auto"/>
                  <w:right w:val="nil"/>
                </w:tcBorders>
                <w:shd w:val="clear" w:color="auto" w:fill="auto"/>
              </w:tcPr>
            </w:tcPrChange>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83" w:type="dxa"/>
            <w:gridSpan w:val="2"/>
            <w:tcBorders>
              <w:top w:val="single" w:sz="4" w:space="0" w:color="auto"/>
              <w:left w:val="nil"/>
              <w:bottom w:val="single" w:sz="4" w:space="0" w:color="auto"/>
              <w:right w:val="nil"/>
            </w:tcBorders>
            <w:shd w:val="clear" w:color="auto" w:fill="auto"/>
            <w:tcPrChange w:id="45" w:author="Julius Welzel" w:date="2023-06-23T14:43:00Z">
              <w:tcPr>
                <w:tcW w:w="806" w:type="dxa"/>
                <w:gridSpan w:val="2"/>
                <w:tcBorders>
                  <w:top w:val="single" w:sz="4" w:space="0" w:color="auto"/>
                  <w:left w:val="nil"/>
                  <w:bottom w:val="single" w:sz="4" w:space="0" w:color="auto"/>
                  <w:right w:val="nil"/>
                </w:tcBorders>
                <w:shd w:val="clear" w:color="auto" w:fill="auto"/>
              </w:tcPr>
            </w:tcPrChange>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91" w:type="dxa"/>
            <w:gridSpan w:val="2"/>
            <w:tcBorders>
              <w:top w:val="single" w:sz="4" w:space="0" w:color="auto"/>
              <w:left w:val="nil"/>
              <w:bottom w:val="single" w:sz="4" w:space="0" w:color="auto"/>
              <w:right w:val="nil"/>
            </w:tcBorders>
            <w:shd w:val="clear" w:color="auto" w:fill="auto"/>
            <w:tcPrChange w:id="46" w:author="Julius Welzel" w:date="2023-06-23T14:43:00Z">
              <w:tcPr>
                <w:tcW w:w="1486" w:type="dxa"/>
                <w:gridSpan w:val="3"/>
                <w:tcBorders>
                  <w:top w:val="single" w:sz="4" w:space="0" w:color="auto"/>
                  <w:left w:val="nil"/>
                  <w:bottom w:val="single" w:sz="4" w:space="0" w:color="auto"/>
                  <w:right w:val="nil"/>
                </w:tcBorders>
                <w:shd w:val="clear" w:color="auto" w:fill="auto"/>
              </w:tcPr>
            </w:tcPrChange>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526" w:type="dxa"/>
            <w:gridSpan w:val="2"/>
            <w:tcBorders>
              <w:top w:val="single" w:sz="4" w:space="0" w:color="auto"/>
              <w:left w:val="nil"/>
              <w:bottom w:val="single" w:sz="4" w:space="0" w:color="auto"/>
              <w:right w:val="nil"/>
            </w:tcBorders>
            <w:shd w:val="clear" w:color="auto" w:fill="auto"/>
            <w:tcPrChange w:id="47" w:author="Julius Welzel" w:date="2023-06-23T14:43:00Z">
              <w:tcPr>
                <w:tcW w:w="555" w:type="dxa"/>
                <w:tcBorders>
                  <w:top w:val="single" w:sz="4" w:space="0" w:color="auto"/>
                  <w:left w:val="nil"/>
                  <w:bottom w:val="single" w:sz="4" w:space="0" w:color="auto"/>
                  <w:right w:val="nil"/>
                </w:tcBorders>
                <w:shd w:val="clear" w:color="auto" w:fill="auto"/>
              </w:tcPr>
            </w:tcPrChange>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F82B27" w:rsidRPr="006D47D3" w14:paraId="344B930E" w14:textId="77777777" w:rsidTr="00F82B27">
        <w:tblPrEx>
          <w:tblPrExChange w:id="48" w:author="Julius Welzel" w:date="2023-06-23T14:43:00Z">
            <w:tblPrEx>
              <w:tblW w:w="5186" w:type="dxa"/>
            </w:tblPrEx>
          </w:tblPrExChange>
        </w:tblPrEx>
        <w:trPr>
          <w:gridAfter w:val="1"/>
          <w:wAfter w:w="24" w:type="dxa"/>
          <w:trHeight w:val="378"/>
          <w:trPrChange w:id="49" w:author="Julius Welzel" w:date="2023-06-23T14:43:00Z">
            <w:trPr>
              <w:gridAfter w:val="1"/>
              <w:wAfter w:w="568" w:type="dxa"/>
              <w:trHeight w:val="378"/>
            </w:trPr>
          </w:trPrChange>
        </w:trPr>
        <w:tc>
          <w:tcPr>
            <w:tcW w:w="726" w:type="dxa"/>
            <w:tcBorders>
              <w:top w:val="single" w:sz="4" w:space="0" w:color="auto"/>
              <w:left w:val="nil"/>
              <w:bottom w:val="single" w:sz="4" w:space="0" w:color="auto"/>
              <w:right w:val="nil"/>
            </w:tcBorders>
            <w:shd w:val="clear" w:color="auto" w:fill="auto"/>
            <w:noWrap/>
            <w:tcPrChange w:id="50" w:author="Julius Welzel" w:date="2023-06-23T14:43:00Z">
              <w:tcPr>
                <w:tcW w:w="670" w:type="dxa"/>
                <w:tcBorders>
                  <w:top w:val="single" w:sz="4" w:space="0" w:color="auto"/>
                  <w:left w:val="nil"/>
                  <w:bottom w:val="single" w:sz="4" w:space="0" w:color="auto"/>
                  <w:right w:val="nil"/>
                </w:tcBorders>
                <w:shd w:val="clear" w:color="auto" w:fill="auto"/>
                <w:noWrap/>
              </w:tcPr>
            </w:tcPrChange>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tcPrChange w:id="51" w:author="Julius Welzel" w:date="2023-06-23T14:43:00Z">
              <w:tcPr>
                <w:tcW w:w="640" w:type="dxa"/>
                <w:tcBorders>
                  <w:top w:val="single" w:sz="4" w:space="0" w:color="auto"/>
                  <w:left w:val="nil"/>
                  <w:bottom w:val="single" w:sz="4" w:space="0" w:color="auto"/>
                  <w:right w:val="nil"/>
                </w:tcBorders>
                <w:shd w:val="clear" w:color="auto" w:fill="auto"/>
                <w:noWrap/>
              </w:tcPr>
            </w:tcPrChange>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03" w:type="dxa"/>
            <w:gridSpan w:val="2"/>
            <w:tcBorders>
              <w:top w:val="single" w:sz="4" w:space="0" w:color="auto"/>
              <w:left w:val="nil"/>
              <w:bottom w:val="single" w:sz="4" w:space="0" w:color="auto"/>
              <w:right w:val="nil"/>
            </w:tcBorders>
            <w:shd w:val="clear" w:color="auto" w:fill="auto"/>
            <w:noWrap/>
            <w:tcPrChange w:id="52" w:author="Julius Welzel" w:date="2023-06-23T14:43:00Z">
              <w:tcPr>
                <w:tcW w:w="1014" w:type="dxa"/>
                <w:gridSpan w:val="2"/>
                <w:tcBorders>
                  <w:top w:val="single" w:sz="4" w:space="0" w:color="auto"/>
                  <w:left w:val="nil"/>
                  <w:bottom w:val="single" w:sz="4" w:space="0" w:color="auto"/>
                  <w:right w:val="nil"/>
                </w:tcBorders>
                <w:shd w:val="clear" w:color="auto" w:fill="auto"/>
                <w:noWrap/>
              </w:tcPr>
            </w:tcPrChange>
          </w:tcPr>
          <w:p w14:paraId="6852B8E6" w14:textId="689E56A3" w:rsidR="00595933" w:rsidRPr="006D47D3" w:rsidRDefault="00595933"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Change w:id="53" w:author="Julius Welzel" w:date="2023-06-23T14:43:00Z">
              <w:tcPr>
                <w:tcW w:w="709" w:type="dxa"/>
                <w:tcBorders>
                  <w:top w:val="single" w:sz="4" w:space="0" w:color="auto"/>
                  <w:left w:val="nil"/>
                  <w:bottom w:val="single" w:sz="4" w:space="0" w:color="auto"/>
                  <w:right w:val="nil"/>
                </w:tcBorders>
                <w:shd w:val="clear" w:color="auto" w:fill="auto"/>
                <w:noWrap/>
              </w:tcPr>
            </w:tcPrChange>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963" w:type="dxa"/>
            <w:gridSpan w:val="2"/>
            <w:tcBorders>
              <w:top w:val="single" w:sz="4" w:space="0" w:color="auto"/>
              <w:left w:val="nil"/>
              <w:bottom w:val="single" w:sz="4" w:space="0" w:color="auto"/>
              <w:right w:val="nil"/>
            </w:tcBorders>
            <w:shd w:val="clear" w:color="auto" w:fill="auto"/>
            <w:noWrap/>
            <w:tcPrChange w:id="54" w:author="Julius Welzel" w:date="2023-06-23T14:43:00Z">
              <w:tcPr>
                <w:tcW w:w="1083" w:type="dxa"/>
                <w:gridSpan w:val="2"/>
                <w:tcBorders>
                  <w:top w:val="single" w:sz="4" w:space="0" w:color="auto"/>
                  <w:left w:val="nil"/>
                  <w:bottom w:val="single" w:sz="4" w:space="0" w:color="auto"/>
                  <w:right w:val="nil"/>
                </w:tcBorders>
                <w:shd w:val="clear" w:color="auto" w:fill="auto"/>
                <w:noWrap/>
              </w:tcPr>
            </w:tcPrChange>
          </w:tcPr>
          <w:p w14:paraId="47AEF03D" w14:textId="77777777" w:rsidR="00595933" w:rsidRPr="006D47D3" w:rsidRDefault="00595933" w:rsidP="00F82B27">
            <w:pPr>
              <w:pStyle w:val="MethodsText"/>
              <w:ind w:right="-58"/>
              <w:rPr>
                <w:color w:val="000000"/>
                <w:lang w:val="en-GB" w:eastAsia="en-GB"/>
              </w:rPr>
              <w:pPrChange w:id="55" w:author="Julius Welzel" w:date="2023-06-23T14:42:00Z">
                <w:pPr>
                  <w:pStyle w:val="MethodsText"/>
                </w:pPr>
              </w:pPrChange>
            </w:pPr>
          </w:p>
        </w:tc>
        <w:tc>
          <w:tcPr>
            <w:tcW w:w="546" w:type="dxa"/>
            <w:gridSpan w:val="2"/>
            <w:tcBorders>
              <w:top w:val="single" w:sz="4" w:space="0" w:color="auto"/>
              <w:left w:val="nil"/>
              <w:bottom w:val="single" w:sz="4" w:space="0" w:color="auto"/>
              <w:right w:val="nil"/>
            </w:tcBorders>
            <w:shd w:val="clear" w:color="auto" w:fill="auto"/>
            <w:noWrap/>
            <w:tcPrChange w:id="56" w:author="Julius Welzel" w:date="2023-06-23T14:43:00Z">
              <w:tcPr>
                <w:tcW w:w="502" w:type="dxa"/>
                <w:tcBorders>
                  <w:top w:val="single" w:sz="4" w:space="0" w:color="auto"/>
                  <w:left w:val="nil"/>
                  <w:bottom w:val="single" w:sz="4" w:space="0" w:color="auto"/>
                  <w:right w:val="nil"/>
                </w:tcBorders>
                <w:shd w:val="clear" w:color="auto" w:fill="auto"/>
                <w:noWrap/>
              </w:tcPr>
            </w:tcPrChange>
          </w:tcPr>
          <w:p w14:paraId="1D432768" w14:textId="77777777" w:rsidR="00595933" w:rsidRPr="006D47D3" w:rsidRDefault="00595933" w:rsidP="006D47D3">
            <w:pPr>
              <w:pStyle w:val="MethodsText"/>
              <w:rPr>
                <w:color w:val="000000"/>
                <w:lang w:val="en-GB" w:eastAsia="en-GB"/>
              </w:rPr>
            </w:pPr>
          </w:p>
        </w:tc>
      </w:tr>
      <w:tr w:rsidR="00F82B27" w:rsidRPr="006D47D3" w14:paraId="4702BEC6" w14:textId="77777777" w:rsidTr="00F82B27">
        <w:tblPrEx>
          <w:tblPrExChange w:id="57" w:author="Julius Welzel" w:date="2023-06-23T14:43:00Z">
            <w:tblPrEx>
              <w:tblW w:w="5186" w:type="dxa"/>
            </w:tblPrEx>
          </w:tblPrExChange>
        </w:tblPrEx>
        <w:trPr>
          <w:gridAfter w:val="1"/>
          <w:wAfter w:w="24" w:type="dxa"/>
          <w:trHeight w:val="378"/>
          <w:trPrChange w:id="58" w:author="Julius Welzel" w:date="2023-06-23T14:43:00Z">
            <w:trPr>
              <w:gridAfter w:val="1"/>
              <w:wAfter w:w="568" w:type="dxa"/>
              <w:trHeight w:val="378"/>
            </w:trPr>
          </w:trPrChange>
        </w:trPr>
        <w:tc>
          <w:tcPr>
            <w:tcW w:w="726" w:type="dxa"/>
            <w:tcBorders>
              <w:top w:val="single" w:sz="4" w:space="0" w:color="auto"/>
              <w:left w:val="nil"/>
              <w:bottom w:val="single" w:sz="4" w:space="0" w:color="auto"/>
              <w:right w:val="nil"/>
            </w:tcBorders>
            <w:shd w:val="clear" w:color="auto" w:fill="auto"/>
            <w:noWrap/>
            <w:tcPrChange w:id="59" w:author="Julius Welzel" w:date="2023-06-23T14:43:00Z">
              <w:tcPr>
                <w:tcW w:w="670" w:type="dxa"/>
                <w:tcBorders>
                  <w:top w:val="single" w:sz="4" w:space="0" w:color="auto"/>
                  <w:left w:val="nil"/>
                  <w:bottom w:val="single" w:sz="4" w:space="0" w:color="auto"/>
                  <w:right w:val="nil"/>
                </w:tcBorders>
                <w:shd w:val="clear" w:color="auto" w:fill="auto"/>
                <w:noWrap/>
              </w:tcPr>
            </w:tcPrChange>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4" w:type="dxa"/>
            <w:tcBorders>
              <w:top w:val="single" w:sz="4" w:space="0" w:color="auto"/>
              <w:left w:val="nil"/>
              <w:bottom w:val="single" w:sz="4" w:space="0" w:color="auto"/>
              <w:right w:val="nil"/>
            </w:tcBorders>
            <w:shd w:val="clear" w:color="auto" w:fill="auto"/>
            <w:noWrap/>
            <w:tcPrChange w:id="60" w:author="Julius Welzel" w:date="2023-06-23T14:43:00Z">
              <w:tcPr>
                <w:tcW w:w="640" w:type="dxa"/>
                <w:tcBorders>
                  <w:top w:val="single" w:sz="4" w:space="0" w:color="auto"/>
                  <w:left w:val="nil"/>
                  <w:bottom w:val="single" w:sz="4" w:space="0" w:color="auto"/>
                  <w:right w:val="nil"/>
                </w:tcBorders>
                <w:shd w:val="clear" w:color="auto" w:fill="auto"/>
                <w:noWrap/>
              </w:tcPr>
            </w:tcPrChange>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03" w:type="dxa"/>
            <w:gridSpan w:val="2"/>
            <w:tcBorders>
              <w:top w:val="single" w:sz="4" w:space="0" w:color="auto"/>
              <w:left w:val="nil"/>
              <w:bottom w:val="single" w:sz="4" w:space="0" w:color="auto"/>
              <w:right w:val="nil"/>
            </w:tcBorders>
            <w:shd w:val="clear" w:color="auto" w:fill="auto"/>
            <w:noWrap/>
            <w:tcPrChange w:id="61" w:author="Julius Welzel" w:date="2023-06-23T14:43:00Z">
              <w:tcPr>
                <w:tcW w:w="1014" w:type="dxa"/>
                <w:gridSpan w:val="2"/>
                <w:tcBorders>
                  <w:top w:val="single" w:sz="4" w:space="0" w:color="auto"/>
                  <w:left w:val="nil"/>
                  <w:bottom w:val="single" w:sz="4" w:space="0" w:color="auto"/>
                  <w:right w:val="nil"/>
                </w:tcBorders>
                <w:shd w:val="clear" w:color="auto" w:fill="auto"/>
                <w:noWrap/>
              </w:tcPr>
            </w:tcPrChange>
          </w:tcPr>
          <w:p w14:paraId="25E62BEC" w14:textId="77777777" w:rsidR="008474AF" w:rsidRPr="006D47D3" w:rsidRDefault="008474AF"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Change w:id="62" w:author="Julius Welzel" w:date="2023-06-23T14:43:00Z">
              <w:tcPr>
                <w:tcW w:w="709" w:type="dxa"/>
                <w:tcBorders>
                  <w:top w:val="single" w:sz="4" w:space="0" w:color="auto"/>
                  <w:left w:val="nil"/>
                  <w:bottom w:val="single" w:sz="4" w:space="0" w:color="auto"/>
                  <w:right w:val="nil"/>
                </w:tcBorders>
                <w:shd w:val="clear" w:color="auto" w:fill="auto"/>
                <w:noWrap/>
              </w:tcPr>
            </w:tcPrChange>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963" w:type="dxa"/>
            <w:gridSpan w:val="2"/>
            <w:tcBorders>
              <w:top w:val="single" w:sz="4" w:space="0" w:color="auto"/>
              <w:left w:val="nil"/>
              <w:bottom w:val="single" w:sz="4" w:space="0" w:color="auto"/>
              <w:right w:val="nil"/>
            </w:tcBorders>
            <w:shd w:val="clear" w:color="auto" w:fill="auto"/>
            <w:noWrap/>
            <w:tcPrChange w:id="63" w:author="Julius Welzel" w:date="2023-06-23T14:43:00Z">
              <w:tcPr>
                <w:tcW w:w="1083" w:type="dxa"/>
                <w:gridSpan w:val="2"/>
                <w:tcBorders>
                  <w:top w:val="single" w:sz="4" w:space="0" w:color="auto"/>
                  <w:left w:val="nil"/>
                  <w:bottom w:val="single" w:sz="4" w:space="0" w:color="auto"/>
                  <w:right w:val="nil"/>
                </w:tcBorders>
                <w:shd w:val="clear" w:color="auto" w:fill="auto"/>
                <w:noWrap/>
              </w:tcPr>
            </w:tcPrChange>
          </w:tcPr>
          <w:p w14:paraId="671404E9" w14:textId="77777777" w:rsidR="008474AF" w:rsidRPr="006D47D3" w:rsidRDefault="008474AF" w:rsidP="00F82B27">
            <w:pPr>
              <w:pStyle w:val="MethodsText"/>
              <w:ind w:right="-58"/>
              <w:rPr>
                <w:color w:val="000000"/>
                <w:lang w:val="en-GB" w:eastAsia="en-GB"/>
              </w:rPr>
              <w:pPrChange w:id="64" w:author="Julius Welzel" w:date="2023-06-23T14:42:00Z">
                <w:pPr>
                  <w:pStyle w:val="MethodsText"/>
                </w:pPr>
              </w:pPrChange>
            </w:pPr>
          </w:p>
        </w:tc>
        <w:tc>
          <w:tcPr>
            <w:tcW w:w="546" w:type="dxa"/>
            <w:gridSpan w:val="2"/>
            <w:tcBorders>
              <w:top w:val="single" w:sz="4" w:space="0" w:color="auto"/>
              <w:left w:val="nil"/>
              <w:bottom w:val="single" w:sz="4" w:space="0" w:color="auto"/>
              <w:right w:val="nil"/>
            </w:tcBorders>
            <w:shd w:val="clear" w:color="auto" w:fill="auto"/>
            <w:noWrap/>
            <w:tcPrChange w:id="65" w:author="Julius Welzel" w:date="2023-06-23T14:43:00Z">
              <w:tcPr>
                <w:tcW w:w="502" w:type="dxa"/>
                <w:tcBorders>
                  <w:top w:val="single" w:sz="4" w:space="0" w:color="auto"/>
                  <w:left w:val="nil"/>
                  <w:bottom w:val="single" w:sz="4" w:space="0" w:color="auto"/>
                  <w:right w:val="nil"/>
                </w:tcBorders>
                <w:shd w:val="clear" w:color="auto" w:fill="auto"/>
                <w:noWrap/>
              </w:tcPr>
            </w:tcPrChange>
          </w:tcPr>
          <w:p w14:paraId="060D4AFF" w14:textId="04DB2333" w:rsidR="008474AF" w:rsidRPr="006D47D3" w:rsidRDefault="008474AF" w:rsidP="006D47D3">
            <w:pPr>
              <w:pStyle w:val="MethodsText"/>
              <w:rPr>
                <w:color w:val="000000"/>
                <w:lang w:val="en-GB" w:eastAsia="en-GB"/>
              </w:rPr>
            </w:pPr>
            <w:proofErr w:type="spellStart"/>
            <w:r w:rsidRPr="006D47D3">
              <w:rPr>
                <w:color w:val="000000"/>
                <w:lang w:val="en-GB" w:eastAsia="en-GB"/>
              </w:rPr>
              <w:t>n.s</w:t>
            </w:r>
            <w:proofErr w:type="spellEnd"/>
            <w:r w:rsidRPr="006D47D3">
              <w:rPr>
                <w:color w:val="000000"/>
                <w:lang w:val="en-GB" w:eastAsia="en-GB"/>
              </w:rPr>
              <w:t>.</w:t>
            </w:r>
          </w:p>
        </w:tc>
      </w:tr>
      <w:tr w:rsidR="00F82B27" w:rsidRPr="006D47D3" w14:paraId="06399782" w14:textId="77777777" w:rsidTr="00F82B27">
        <w:tblPrEx>
          <w:tblPrExChange w:id="66" w:author="Julius Welzel" w:date="2023-06-23T14:43:00Z">
            <w:tblPrEx>
              <w:tblW w:w="5186" w:type="dxa"/>
            </w:tblPrEx>
          </w:tblPrExChange>
        </w:tblPrEx>
        <w:trPr>
          <w:gridAfter w:val="1"/>
          <w:wAfter w:w="24" w:type="dxa"/>
          <w:trHeight w:val="378"/>
          <w:trPrChange w:id="67" w:author="Julius Welzel" w:date="2023-06-23T14:43:00Z">
            <w:trPr>
              <w:gridAfter w:val="1"/>
              <w:wAfter w:w="568" w:type="dxa"/>
              <w:trHeight w:val="378"/>
            </w:trPr>
          </w:trPrChange>
        </w:trPr>
        <w:tc>
          <w:tcPr>
            <w:tcW w:w="726" w:type="dxa"/>
            <w:tcBorders>
              <w:top w:val="single" w:sz="4" w:space="0" w:color="auto"/>
              <w:left w:val="nil"/>
              <w:bottom w:val="single" w:sz="4" w:space="0" w:color="auto"/>
              <w:right w:val="nil"/>
            </w:tcBorders>
            <w:shd w:val="clear" w:color="auto" w:fill="auto"/>
            <w:noWrap/>
            <w:hideMark/>
            <w:tcPrChange w:id="68" w:author="Julius Welzel" w:date="2023-06-23T14:43:00Z">
              <w:tcPr>
                <w:tcW w:w="670" w:type="dxa"/>
                <w:tcBorders>
                  <w:top w:val="single" w:sz="4" w:space="0" w:color="auto"/>
                  <w:left w:val="nil"/>
                  <w:bottom w:val="single" w:sz="4" w:space="0" w:color="auto"/>
                  <w:right w:val="nil"/>
                </w:tcBorders>
                <w:shd w:val="clear" w:color="auto" w:fill="auto"/>
                <w:noWrap/>
                <w:hideMark/>
              </w:tcPr>
            </w:tcPrChange>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4" w:type="dxa"/>
            <w:tcBorders>
              <w:top w:val="single" w:sz="4" w:space="0" w:color="auto"/>
              <w:left w:val="nil"/>
              <w:bottom w:val="single" w:sz="4" w:space="0" w:color="auto"/>
              <w:right w:val="nil"/>
            </w:tcBorders>
            <w:shd w:val="clear" w:color="auto" w:fill="auto"/>
            <w:noWrap/>
            <w:hideMark/>
            <w:tcPrChange w:id="69" w:author="Julius Welzel" w:date="2023-06-23T14:43:00Z">
              <w:tcPr>
                <w:tcW w:w="640" w:type="dxa"/>
                <w:tcBorders>
                  <w:top w:val="single" w:sz="4" w:space="0" w:color="auto"/>
                  <w:left w:val="nil"/>
                  <w:bottom w:val="single" w:sz="4" w:space="0" w:color="auto"/>
                  <w:right w:val="nil"/>
                </w:tcBorders>
                <w:shd w:val="clear" w:color="auto" w:fill="auto"/>
                <w:noWrap/>
                <w:hideMark/>
              </w:tcPr>
            </w:tcPrChange>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03" w:type="dxa"/>
            <w:gridSpan w:val="2"/>
            <w:tcBorders>
              <w:top w:val="single" w:sz="4" w:space="0" w:color="auto"/>
              <w:left w:val="nil"/>
              <w:bottom w:val="single" w:sz="4" w:space="0" w:color="auto"/>
              <w:right w:val="nil"/>
            </w:tcBorders>
            <w:shd w:val="clear" w:color="auto" w:fill="auto"/>
            <w:noWrap/>
            <w:hideMark/>
            <w:tcPrChange w:id="70" w:author="Julius Welzel" w:date="2023-06-23T14:43:00Z">
              <w:tcPr>
                <w:tcW w:w="1014" w:type="dxa"/>
                <w:gridSpan w:val="2"/>
                <w:tcBorders>
                  <w:top w:val="single" w:sz="4" w:space="0" w:color="auto"/>
                  <w:left w:val="nil"/>
                  <w:bottom w:val="single" w:sz="4" w:space="0" w:color="auto"/>
                  <w:right w:val="nil"/>
                </w:tcBorders>
                <w:shd w:val="clear" w:color="auto" w:fill="auto"/>
                <w:noWrap/>
                <w:hideMark/>
              </w:tcPr>
            </w:tcPrChange>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67" w:type="dxa"/>
            <w:tcBorders>
              <w:top w:val="single" w:sz="4" w:space="0" w:color="auto"/>
              <w:left w:val="nil"/>
              <w:bottom w:val="single" w:sz="4" w:space="0" w:color="auto"/>
              <w:right w:val="nil"/>
            </w:tcBorders>
            <w:shd w:val="clear" w:color="auto" w:fill="auto"/>
            <w:noWrap/>
            <w:hideMark/>
            <w:tcPrChange w:id="71" w:author="Julius Welzel" w:date="2023-06-23T14:43:00Z">
              <w:tcPr>
                <w:tcW w:w="709" w:type="dxa"/>
                <w:tcBorders>
                  <w:top w:val="single" w:sz="4" w:space="0" w:color="auto"/>
                  <w:left w:val="nil"/>
                  <w:bottom w:val="single" w:sz="4" w:space="0" w:color="auto"/>
                  <w:right w:val="nil"/>
                </w:tcBorders>
                <w:shd w:val="clear" w:color="auto" w:fill="auto"/>
                <w:noWrap/>
                <w:hideMark/>
              </w:tcPr>
            </w:tcPrChange>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963" w:type="dxa"/>
            <w:gridSpan w:val="2"/>
            <w:tcBorders>
              <w:top w:val="single" w:sz="4" w:space="0" w:color="auto"/>
              <w:left w:val="nil"/>
              <w:bottom w:val="single" w:sz="4" w:space="0" w:color="auto"/>
              <w:right w:val="nil"/>
            </w:tcBorders>
            <w:shd w:val="clear" w:color="auto" w:fill="auto"/>
            <w:noWrap/>
            <w:hideMark/>
            <w:tcPrChange w:id="72" w:author="Julius Welzel" w:date="2023-06-23T14:43:00Z">
              <w:tcPr>
                <w:tcW w:w="1083" w:type="dxa"/>
                <w:gridSpan w:val="2"/>
                <w:tcBorders>
                  <w:top w:val="single" w:sz="4" w:space="0" w:color="auto"/>
                  <w:left w:val="nil"/>
                  <w:bottom w:val="single" w:sz="4" w:space="0" w:color="auto"/>
                  <w:right w:val="nil"/>
                </w:tcBorders>
                <w:shd w:val="clear" w:color="auto" w:fill="auto"/>
                <w:noWrap/>
                <w:hideMark/>
              </w:tcPr>
            </w:tcPrChange>
          </w:tcPr>
          <w:p w14:paraId="244B4DA3" w14:textId="77777777" w:rsidR="00595933" w:rsidRPr="006D47D3" w:rsidRDefault="00595933" w:rsidP="00F82B27">
            <w:pPr>
              <w:pStyle w:val="MethodsText"/>
              <w:ind w:right="-58"/>
              <w:rPr>
                <w:color w:val="000000"/>
                <w:lang w:val="en-GB" w:eastAsia="en-GB"/>
              </w:rPr>
              <w:pPrChange w:id="73" w:author="Julius Welzel" w:date="2023-06-23T14:42:00Z">
                <w:pPr>
                  <w:pStyle w:val="MethodsText"/>
                </w:pPr>
              </w:pPrChange>
            </w:pPr>
            <w:r w:rsidRPr="006D47D3">
              <w:rPr>
                <w:color w:val="000000"/>
                <w:lang w:val="en-GB" w:eastAsia="en-GB"/>
              </w:rPr>
              <w:t>[61.0/74.0]</w:t>
            </w:r>
          </w:p>
        </w:tc>
        <w:tc>
          <w:tcPr>
            <w:tcW w:w="546" w:type="dxa"/>
            <w:gridSpan w:val="2"/>
            <w:tcBorders>
              <w:top w:val="single" w:sz="4" w:space="0" w:color="auto"/>
              <w:left w:val="nil"/>
              <w:bottom w:val="single" w:sz="4" w:space="0" w:color="auto"/>
              <w:right w:val="nil"/>
            </w:tcBorders>
            <w:shd w:val="clear" w:color="auto" w:fill="auto"/>
            <w:noWrap/>
            <w:hideMark/>
            <w:tcPrChange w:id="74" w:author="Julius Welzel" w:date="2023-06-23T14:43:00Z">
              <w:tcPr>
                <w:tcW w:w="502" w:type="dxa"/>
                <w:tcBorders>
                  <w:top w:val="single" w:sz="4" w:space="0" w:color="auto"/>
                  <w:left w:val="nil"/>
                  <w:bottom w:val="single" w:sz="4" w:space="0" w:color="auto"/>
                  <w:right w:val="nil"/>
                </w:tcBorders>
                <w:shd w:val="clear" w:color="auto" w:fill="auto"/>
                <w:noWrap/>
                <w:hideMark/>
              </w:tcPr>
            </w:tcPrChange>
          </w:tcPr>
          <w:p w14:paraId="77EE2620" w14:textId="68D56F0F" w:rsidR="00595933" w:rsidRPr="006D47D3" w:rsidRDefault="008474AF" w:rsidP="006D47D3">
            <w:pPr>
              <w:pStyle w:val="MethodsText"/>
              <w:rPr>
                <w:color w:val="000000"/>
                <w:lang w:val="en-GB" w:eastAsia="en-GB"/>
              </w:rPr>
            </w:pPr>
            <w:proofErr w:type="spellStart"/>
            <w:proofErr w:type="gramStart"/>
            <w:r w:rsidRPr="006D47D3">
              <w:rPr>
                <w:color w:val="000000"/>
                <w:lang w:val="en-GB" w:eastAsia="en-GB"/>
              </w:rPr>
              <w:t>n.s</w:t>
            </w:r>
            <w:proofErr w:type="spellEnd"/>
            <w:proofErr w:type="gramEnd"/>
          </w:p>
        </w:tc>
      </w:tr>
      <w:tr w:rsidR="00F82B27" w:rsidRPr="006D47D3" w14:paraId="6A3C472E" w14:textId="77777777" w:rsidTr="00F82B27">
        <w:tblPrEx>
          <w:tblPrExChange w:id="75" w:author="Julius Welzel" w:date="2023-06-23T14:43:00Z">
            <w:tblPrEx>
              <w:tblW w:w="5186" w:type="dxa"/>
            </w:tblPrEx>
          </w:tblPrExChange>
        </w:tblPrEx>
        <w:trPr>
          <w:gridAfter w:val="1"/>
          <w:wAfter w:w="24" w:type="dxa"/>
          <w:trHeight w:val="649"/>
          <w:trPrChange w:id="76" w:author="Julius Welzel" w:date="2023-06-23T14:43:00Z">
            <w:trPr>
              <w:gridAfter w:val="1"/>
              <w:wAfter w:w="568" w:type="dxa"/>
              <w:trHeight w:val="649"/>
            </w:trPr>
          </w:trPrChange>
        </w:trPr>
        <w:tc>
          <w:tcPr>
            <w:tcW w:w="726" w:type="dxa"/>
            <w:tcBorders>
              <w:top w:val="single" w:sz="4" w:space="0" w:color="auto"/>
              <w:left w:val="nil"/>
              <w:bottom w:val="single" w:sz="4" w:space="0" w:color="auto"/>
              <w:right w:val="nil"/>
            </w:tcBorders>
            <w:shd w:val="clear" w:color="auto" w:fill="auto"/>
            <w:noWrap/>
            <w:hideMark/>
            <w:tcPrChange w:id="77" w:author="Julius Welzel" w:date="2023-06-23T14:43:00Z">
              <w:tcPr>
                <w:tcW w:w="670" w:type="dxa"/>
                <w:tcBorders>
                  <w:top w:val="single" w:sz="4" w:space="0" w:color="auto"/>
                  <w:left w:val="nil"/>
                  <w:bottom w:val="single" w:sz="4" w:space="0" w:color="auto"/>
                  <w:right w:val="nil"/>
                </w:tcBorders>
                <w:shd w:val="clear" w:color="auto" w:fill="auto"/>
                <w:noWrap/>
                <w:hideMark/>
              </w:tcPr>
            </w:tcPrChange>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4" w:type="dxa"/>
            <w:tcBorders>
              <w:top w:val="single" w:sz="4" w:space="0" w:color="auto"/>
              <w:left w:val="nil"/>
              <w:bottom w:val="single" w:sz="4" w:space="0" w:color="auto"/>
              <w:right w:val="nil"/>
            </w:tcBorders>
            <w:shd w:val="clear" w:color="auto" w:fill="auto"/>
            <w:noWrap/>
            <w:hideMark/>
            <w:tcPrChange w:id="78" w:author="Julius Welzel" w:date="2023-06-23T14:43:00Z">
              <w:tcPr>
                <w:tcW w:w="640" w:type="dxa"/>
                <w:tcBorders>
                  <w:top w:val="single" w:sz="4" w:space="0" w:color="auto"/>
                  <w:left w:val="nil"/>
                  <w:bottom w:val="single" w:sz="4" w:space="0" w:color="auto"/>
                  <w:right w:val="nil"/>
                </w:tcBorders>
                <w:shd w:val="clear" w:color="auto" w:fill="auto"/>
                <w:noWrap/>
                <w:hideMark/>
              </w:tcPr>
            </w:tcPrChange>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03" w:type="dxa"/>
            <w:gridSpan w:val="2"/>
            <w:tcBorders>
              <w:top w:val="single" w:sz="4" w:space="0" w:color="auto"/>
              <w:left w:val="nil"/>
              <w:bottom w:val="single" w:sz="4" w:space="0" w:color="auto"/>
              <w:right w:val="nil"/>
            </w:tcBorders>
            <w:shd w:val="clear" w:color="auto" w:fill="auto"/>
            <w:noWrap/>
            <w:hideMark/>
            <w:tcPrChange w:id="79" w:author="Julius Welzel" w:date="2023-06-23T14:43:00Z">
              <w:tcPr>
                <w:tcW w:w="1014" w:type="dxa"/>
                <w:gridSpan w:val="2"/>
                <w:tcBorders>
                  <w:top w:val="single" w:sz="4" w:space="0" w:color="auto"/>
                  <w:left w:val="nil"/>
                  <w:bottom w:val="single" w:sz="4" w:space="0" w:color="auto"/>
                  <w:right w:val="nil"/>
                </w:tcBorders>
                <w:shd w:val="clear" w:color="auto" w:fill="auto"/>
                <w:noWrap/>
                <w:hideMark/>
              </w:tcPr>
            </w:tcPrChange>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67" w:type="dxa"/>
            <w:tcBorders>
              <w:top w:val="single" w:sz="4" w:space="0" w:color="auto"/>
              <w:left w:val="nil"/>
              <w:bottom w:val="single" w:sz="4" w:space="0" w:color="auto"/>
              <w:right w:val="nil"/>
            </w:tcBorders>
            <w:shd w:val="clear" w:color="auto" w:fill="auto"/>
            <w:noWrap/>
            <w:hideMark/>
            <w:tcPrChange w:id="80" w:author="Julius Welzel" w:date="2023-06-23T14:43:00Z">
              <w:tcPr>
                <w:tcW w:w="709" w:type="dxa"/>
                <w:tcBorders>
                  <w:top w:val="single" w:sz="4" w:space="0" w:color="auto"/>
                  <w:left w:val="nil"/>
                  <w:bottom w:val="single" w:sz="4" w:space="0" w:color="auto"/>
                  <w:right w:val="nil"/>
                </w:tcBorders>
                <w:shd w:val="clear" w:color="auto" w:fill="auto"/>
                <w:noWrap/>
                <w:hideMark/>
              </w:tcPr>
            </w:tcPrChange>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963" w:type="dxa"/>
            <w:gridSpan w:val="2"/>
            <w:tcBorders>
              <w:top w:val="single" w:sz="4" w:space="0" w:color="auto"/>
              <w:left w:val="nil"/>
              <w:bottom w:val="single" w:sz="4" w:space="0" w:color="auto"/>
              <w:right w:val="nil"/>
            </w:tcBorders>
            <w:shd w:val="clear" w:color="auto" w:fill="auto"/>
            <w:noWrap/>
            <w:hideMark/>
            <w:tcPrChange w:id="81" w:author="Julius Welzel" w:date="2023-06-23T14:43:00Z">
              <w:tcPr>
                <w:tcW w:w="1083" w:type="dxa"/>
                <w:gridSpan w:val="2"/>
                <w:tcBorders>
                  <w:top w:val="single" w:sz="4" w:space="0" w:color="auto"/>
                  <w:left w:val="nil"/>
                  <w:bottom w:val="single" w:sz="4" w:space="0" w:color="auto"/>
                  <w:right w:val="nil"/>
                </w:tcBorders>
                <w:shd w:val="clear" w:color="auto" w:fill="auto"/>
                <w:noWrap/>
                <w:hideMark/>
              </w:tcPr>
            </w:tcPrChange>
          </w:tcPr>
          <w:p w14:paraId="0B5CF42D" w14:textId="7BE8EF23" w:rsidR="00595933" w:rsidRPr="006D47D3" w:rsidRDefault="00595933" w:rsidP="00F82B27">
            <w:pPr>
              <w:pStyle w:val="MethodsText"/>
              <w:ind w:right="-58"/>
              <w:rPr>
                <w:color w:val="000000"/>
                <w:lang w:val="en-GB" w:eastAsia="en-GB"/>
              </w:rPr>
              <w:pPrChange w:id="82" w:author="Julius Welzel" w:date="2023-06-23T14:42:00Z">
                <w:pPr>
                  <w:pStyle w:val="MethodsText"/>
                </w:pPr>
              </w:pPrChange>
            </w:pPr>
            <w:r w:rsidRPr="006D47D3">
              <w:rPr>
                <w:color w:val="000000"/>
                <w:lang w:val="en-GB" w:eastAsia="en-GB"/>
              </w:rPr>
              <w:t xml:space="preserve">[0.0/1.8] </w:t>
            </w:r>
          </w:p>
        </w:tc>
        <w:tc>
          <w:tcPr>
            <w:tcW w:w="546" w:type="dxa"/>
            <w:gridSpan w:val="2"/>
            <w:tcBorders>
              <w:top w:val="single" w:sz="4" w:space="0" w:color="auto"/>
              <w:left w:val="nil"/>
              <w:bottom w:val="single" w:sz="4" w:space="0" w:color="auto"/>
              <w:right w:val="nil"/>
            </w:tcBorders>
            <w:shd w:val="clear" w:color="auto" w:fill="auto"/>
            <w:noWrap/>
            <w:hideMark/>
            <w:tcPrChange w:id="83" w:author="Julius Welzel" w:date="2023-06-23T14:43:00Z">
              <w:tcPr>
                <w:tcW w:w="502" w:type="dxa"/>
                <w:tcBorders>
                  <w:top w:val="single" w:sz="4" w:space="0" w:color="auto"/>
                  <w:left w:val="nil"/>
                  <w:bottom w:val="single" w:sz="4" w:space="0" w:color="auto"/>
                  <w:right w:val="nil"/>
                </w:tcBorders>
                <w:shd w:val="clear" w:color="auto" w:fill="auto"/>
                <w:noWrap/>
                <w:hideMark/>
              </w:tcPr>
            </w:tcPrChange>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F82B27" w:rsidRPr="006D47D3" w14:paraId="2099D24B" w14:textId="77777777" w:rsidTr="00F82B27">
        <w:tblPrEx>
          <w:tblPrExChange w:id="84" w:author="Julius Welzel" w:date="2023-06-23T14:43:00Z">
            <w:tblPrEx>
              <w:tblW w:w="5186" w:type="dxa"/>
            </w:tblPrEx>
          </w:tblPrExChange>
        </w:tblPrEx>
        <w:trPr>
          <w:gridAfter w:val="1"/>
          <w:wAfter w:w="24" w:type="dxa"/>
          <w:trHeight w:val="678"/>
          <w:trPrChange w:id="85" w:author="Julius Welzel" w:date="2023-06-23T14:43:00Z">
            <w:trPr>
              <w:gridAfter w:val="1"/>
              <w:wAfter w:w="568" w:type="dxa"/>
              <w:trHeight w:val="678"/>
            </w:trPr>
          </w:trPrChange>
        </w:trPr>
        <w:tc>
          <w:tcPr>
            <w:tcW w:w="726" w:type="dxa"/>
            <w:tcBorders>
              <w:top w:val="single" w:sz="4" w:space="0" w:color="auto"/>
              <w:left w:val="nil"/>
              <w:bottom w:val="single" w:sz="4" w:space="0" w:color="auto"/>
              <w:right w:val="nil"/>
            </w:tcBorders>
            <w:shd w:val="clear" w:color="auto" w:fill="auto"/>
            <w:noWrap/>
            <w:hideMark/>
            <w:tcPrChange w:id="86" w:author="Julius Welzel" w:date="2023-06-23T14:43:00Z">
              <w:tcPr>
                <w:tcW w:w="670" w:type="dxa"/>
                <w:tcBorders>
                  <w:top w:val="single" w:sz="4" w:space="0" w:color="auto"/>
                  <w:left w:val="nil"/>
                  <w:bottom w:val="single" w:sz="4" w:space="0" w:color="auto"/>
                  <w:right w:val="nil"/>
                </w:tcBorders>
                <w:shd w:val="clear" w:color="auto" w:fill="auto"/>
                <w:noWrap/>
                <w:hideMark/>
              </w:tcPr>
            </w:tcPrChange>
          </w:tcPr>
          <w:p w14:paraId="25838F06" w14:textId="34F7B2AA" w:rsidR="00595933" w:rsidRPr="006D47D3" w:rsidRDefault="00595933" w:rsidP="006D47D3">
            <w:pPr>
              <w:pStyle w:val="MethodsText"/>
              <w:rPr>
                <w:color w:val="000000"/>
                <w:lang w:val="en-GB" w:eastAsia="en-GB"/>
              </w:rPr>
            </w:pPr>
            <w:proofErr w:type="spellStart"/>
            <w:r w:rsidRPr="006D47D3">
              <w:rPr>
                <w:color w:val="000000"/>
                <w:lang w:val="en-GB" w:eastAsia="en-GB"/>
              </w:rPr>
              <w:t>Schmahmann</w:t>
            </w:r>
            <w:proofErr w:type="spellEnd"/>
            <w:r w:rsidRPr="006D47D3">
              <w:rPr>
                <w:color w:val="000000"/>
                <w:lang w:val="en-GB" w:eastAsia="en-GB"/>
              </w:rPr>
              <w:t xml:space="preserve"> </w:t>
            </w:r>
            <w:del w:id="87" w:author="Julius Welzel" w:date="2023-06-23T14:43:00Z">
              <w:r w:rsidRPr="006D47D3" w:rsidDel="00F82B27">
                <w:rPr>
                  <w:color w:val="000000"/>
                  <w:lang w:val="en-GB" w:eastAsia="en-GB"/>
                </w:rPr>
                <w:delText xml:space="preserve">Score </w:delText>
              </w:r>
            </w:del>
            <w:ins w:id="88" w:author="Julius Welzel" w:date="2023-06-23T14:43:00Z">
              <w:r w:rsidR="00F82B27">
                <w:rPr>
                  <w:color w:val="000000"/>
                  <w:lang w:val="en-GB" w:eastAsia="en-GB"/>
                </w:rPr>
                <w:t>Modules</w:t>
              </w:r>
              <w:r w:rsidR="00F82B27" w:rsidRPr="006D47D3">
                <w:rPr>
                  <w:color w:val="000000"/>
                  <w:lang w:val="en-GB" w:eastAsia="en-GB"/>
                </w:rPr>
                <w:t xml:space="preserve"> </w:t>
              </w:r>
            </w:ins>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hideMark/>
            <w:tcPrChange w:id="89" w:author="Julius Welzel" w:date="2023-06-23T14:43:00Z">
              <w:tcPr>
                <w:tcW w:w="640" w:type="dxa"/>
                <w:tcBorders>
                  <w:top w:val="single" w:sz="4" w:space="0" w:color="auto"/>
                  <w:left w:val="nil"/>
                  <w:bottom w:val="single" w:sz="4" w:space="0" w:color="auto"/>
                  <w:right w:val="nil"/>
                </w:tcBorders>
                <w:shd w:val="clear" w:color="auto" w:fill="auto"/>
                <w:noWrap/>
                <w:hideMark/>
              </w:tcPr>
            </w:tcPrChange>
          </w:tcPr>
          <w:p w14:paraId="43128E74" w14:textId="584A660B" w:rsidR="00595933" w:rsidRPr="006D47D3" w:rsidRDefault="00595933" w:rsidP="006D47D3">
            <w:pPr>
              <w:pStyle w:val="MethodsText"/>
              <w:rPr>
                <w:color w:val="000000"/>
                <w:lang w:val="en-GB" w:eastAsia="en-GB"/>
              </w:rPr>
            </w:pPr>
            <w:del w:id="90" w:author="Julius Welzel" w:date="2023-06-23T14:28:00Z">
              <w:r w:rsidRPr="006D47D3" w:rsidDel="0094491F">
                <w:rPr>
                  <w:color w:val="000000"/>
                  <w:lang w:val="en-GB" w:eastAsia="en-GB"/>
                </w:rPr>
                <w:delText>107</w:delText>
              </w:r>
            </w:del>
            <w:ins w:id="91" w:author="Julius Welzel" w:date="2023-06-23T14:28:00Z">
              <w:r w:rsidR="0094491F">
                <w:rPr>
                  <w:color w:val="000000"/>
                  <w:lang w:val="en-GB" w:eastAsia="en-GB"/>
                </w:rPr>
                <w:t>2</w:t>
              </w:r>
            </w:ins>
            <w:r w:rsidRPr="006D47D3">
              <w:rPr>
                <w:color w:val="000000"/>
                <w:lang w:val="en-GB" w:eastAsia="en-GB"/>
              </w:rPr>
              <w:t>.00</w:t>
            </w:r>
          </w:p>
        </w:tc>
        <w:tc>
          <w:tcPr>
            <w:tcW w:w="1103" w:type="dxa"/>
            <w:gridSpan w:val="2"/>
            <w:tcBorders>
              <w:top w:val="single" w:sz="4" w:space="0" w:color="auto"/>
              <w:left w:val="nil"/>
              <w:bottom w:val="single" w:sz="4" w:space="0" w:color="auto"/>
              <w:right w:val="nil"/>
            </w:tcBorders>
            <w:shd w:val="clear" w:color="auto" w:fill="auto"/>
            <w:noWrap/>
            <w:hideMark/>
            <w:tcPrChange w:id="92" w:author="Julius Welzel" w:date="2023-06-23T14:43:00Z">
              <w:tcPr>
                <w:tcW w:w="1014" w:type="dxa"/>
                <w:gridSpan w:val="2"/>
                <w:tcBorders>
                  <w:top w:val="single" w:sz="4" w:space="0" w:color="auto"/>
                  <w:left w:val="nil"/>
                  <w:bottom w:val="single" w:sz="4" w:space="0" w:color="auto"/>
                  <w:right w:val="nil"/>
                </w:tcBorders>
                <w:shd w:val="clear" w:color="auto" w:fill="auto"/>
                <w:noWrap/>
                <w:hideMark/>
              </w:tcPr>
            </w:tcPrChange>
          </w:tcPr>
          <w:p w14:paraId="39EFD79A" w14:textId="1A373B92" w:rsidR="00595933" w:rsidRPr="006D47D3" w:rsidRDefault="008474AF" w:rsidP="006D47D3">
            <w:pPr>
              <w:pStyle w:val="MethodsText"/>
              <w:rPr>
                <w:color w:val="000000"/>
                <w:lang w:val="en-GB" w:eastAsia="en-GB"/>
              </w:rPr>
            </w:pPr>
            <w:r w:rsidRPr="006D47D3">
              <w:rPr>
                <w:color w:val="000000"/>
                <w:lang w:val="en-GB" w:eastAsia="en-GB"/>
              </w:rPr>
              <w:t>[</w:t>
            </w:r>
            <w:del w:id="93" w:author="Julius Welzel" w:date="2023-06-23T14:29:00Z">
              <w:r w:rsidRPr="006D47D3" w:rsidDel="0094491F">
                <w:rPr>
                  <w:color w:val="000000"/>
                  <w:lang w:val="en-GB" w:eastAsia="en-GB"/>
                </w:rPr>
                <w:delText>86.0</w:delText>
              </w:r>
            </w:del>
            <w:ins w:id="94" w:author="Julius Welzel" w:date="2023-06-23T14:29:00Z">
              <w:r w:rsidR="0094491F">
                <w:rPr>
                  <w:color w:val="000000"/>
                  <w:lang w:val="en-GB" w:eastAsia="en-GB"/>
                </w:rPr>
                <w:t>1</w:t>
              </w:r>
            </w:ins>
            <w:r w:rsidRPr="006D47D3">
              <w:rPr>
                <w:color w:val="000000"/>
                <w:lang w:val="en-GB" w:eastAsia="en-GB"/>
              </w:rPr>
              <w:t>/</w:t>
            </w:r>
            <w:del w:id="95" w:author="Julius Welzel" w:date="2023-06-23T14:29:00Z">
              <w:r w:rsidRPr="006D47D3" w:rsidDel="0094491F">
                <w:rPr>
                  <w:color w:val="000000"/>
                  <w:lang w:val="en-GB" w:eastAsia="en-GB"/>
                </w:rPr>
                <w:delText>101.0</w:delText>
              </w:r>
            </w:del>
            <w:ins w:id="96" w:author="Julius Welzel" w:date="2023-06-23T14:29:00Z">
              <w:r w:rsidR="0094491F">
                <w:rPr>
                  <w:color w:val="000000"/>
                  <w:lang w:val="en-GB" w:eastAsia="en-GB"/>
                </w:rPr>
                <w:t>4</w:t>
              </w:r>
            </w:ins>
            <w:r w:rsidRPr="006D47D3">
              <w:rPr>
                <w:color w:val="000000"/>
                <w:lang w:val="en-GB" w:eastAsia="en-GB"/>
              </w:rPr>
              <w:t>]</w:t>
            </w:r>
          </w:p>
        </w:tc>
        <w:tc>
          <w:tcPr>
            <w:tcW w:w="767" w:type="dxa"/>
            <w:tcBorders>
              <w:top w:val="single" w:sz="4" w:space="0" w:color="auto"/>
              <w:left w:val="nil"/>
              <w:bottom w:val="single" w:sz="4" w:space="0" w:color="auto"/>
              <w:right w:val="nil"/>
            </w:tcBorders>
            <w:shd w:val="clear" w:color="auto" w:fill="auto"/>
            <w:noWrap/>
            <w:hideMark/>
            <w:tcPrChange w:id="97" w:author="Julius Welzel" w:date="2023-06-23T14:43:00Z">
              <w:tcPr>
                <w:tcW w:w="709" w:type="dxa"/>
                <w:tcBorders>
                  <w:top w:val="single" w:sz="4" w:space="0" w:color="auto"/>
                  <w:left w:val="nil"/>
                  <w:bottom w:val="single" w:sz="4" w:space="0" w:color="auto"/>
                  <w:right w:val="nil"/>
                </w:tcBorders>
                <w:shd w:val="clear" w:color="auto" w:fill="auto"/>
                <w:noWrap/>
                <w:hideMark/>
              </w:tcPr>
            </w:tcPrChange>
          </w:tcPr>
          <w:p w14:paraId="412EF228" w14:textId="61021594" w:rsidR="00595933" w:rsidRPr="006D47D3" w:rsidRDefault="008474AF" w:rsidP="006D47D3">
            <w:pPr>
              <w:pStyle w:val="MethodsText"/>
              <w:rPr>
                <w:color w:val="000000"/>
                <w:lang w:val="en-GB" w:eastAsia="en-GB"/>
              </w:rPr>
            </w:pPr>
            <w:del w:id="98" w:author="Julius Welzel" w:date="2023-06-23T14:42:00Z">
              <w:r w:rsidRPr="006D47D3" w:rsidDel="00F82B27">
                <w:rPr>
                  <w:color w:val="000000"/>
                  <w:lang w:val="en-GB" w:eastAsia="en-GB"/>
                </w:rPr>
                <w:delText>93</w:delText>
              </w:r>
            </w:del>
            <w:ins w:id="99" w:author="Julius Welzel" w:date="2023-06-23T14:42:00Z">
              <w:r w:rsidR="00F82B27">
                <w:rPr>
                  <w:color w:val="000000"/>
                  <w:lang w:val="en-GB" w:eastAsia="en-GB"/>
                </w:rPr>
                <w:t>4</w:t>
              </w:r>
            </w:ins>
            <w:r w:rsidRPr="006D47D3">
              <w:rPr>
                <w:color w:val="000000"/>
                <w:lang w:val="en-GB" w:eastAsia="en-GB"/>
              </w:rPr>
              <w:t>.</w:t>
            </w:r>
            <w:del w:id="100" w:author="Julius Welzel" w:date="2023-06-23T14:42:00Z">
              <w:r w:rsidRPr="006D47D3" w:rsidDel="00F82B27">
                <w:rPr>
                  <w:color w:val="000000"/>
                  <w:lang w:val="en-GB" w:eastAsia="en-GB"/>
                </w:rPr>
                <w:delText>00</w:delText>
              </w:r>
            </w:del>
            <w:ins w:id="101" w:author="Julius Welzel" w:date="2023-06-23T14:42:00Z">
              <w:r w:rsidR="00F82B27">
                <w:rPr>
                  <w:color w:val="000000"/>
                  <w:lang w:val="en-GB" w:eastAsia="en-GB"/>
                </w:rPr>
                <w:t>50</w:t>
              </w:r>
            </w:ins>
          </w:p>
        </w:tc>
        <w:tc>
          <w:tcPr>
            <w:tcW w:w="963" w:type="dxa"/>
            <w:gridSpan w:val="2"/>
            <w:tcBorders>
              <w:top w:val="single" w:sz="4" w:space="0" w:color="auto"/>
              <w:left w:val="nil"/>
              <w:bottom w:val="single" w:sz="4" w:space="0" w:color="auto"/>
              <w:right w:val="nil"/>
            </w:tcBorders>
            <w:shd w:val="clear" w:color="auto" w:fill="auto"/>
            <w:noWrap/>
            <w:hideMark/>
            <w:tcPrChange w:id="102" w:author="Julius Welzel" w:date="2023-06-23T14:43:00Z">
              <w:tcPr>
                <w:tcW w:w="1083" w:type="dxa"/>
                <w:gridSpan w:val="2"/>
                <w:tcBorders>
                  <w:top w:val="single" w:sz="4" w:space="0" w:color="auto"/>
                  <w:left w:val="nil"/>
                  <w:bottom w:val="single" w:sz="4" w:space="0" w:color="auto"/>
                  <w:right w:val="nil"/>
                </w:tcBorders>
                <w:shd w:val="clear" w:color="auto" w:fill="auto"/>
                <w:noWrap/>
                <w:hideMark/>
              </w:tcPr>
            </w:tcPrChange>
          </w:tcPr>
          <w:p w14:paraId="410CBFBF" w14:textId="79DFAB65" w:rsidR="00595933" w:rsidRPr="006D47D3" w:rsidRDefault="00595933" w:rsidP="00F82B27">
            <w:pPr>
              <w:pStyle w:val="MethodsText"/>
              <w:ind w:right="-58"/>
              <w:rPr>
                <w:color w:val="000000"/>
                <w:lang w:val="en-GB" w:eastAsia="en-GB"/>
              </w:rPr>
              <w:pPrChange w:id="103" w:author="Julius Welzel" w:date="2023-06-23T14:42:00Z">
                <w:pPr>
                  <w:pStyle w:val="MethodsText"/>
                </w:pPr>
              </w:pPrChange>
            </w:pPr>
            <w:r w:rsidRPr="006D47D3">
              <w:rPr>
                <w:color w:val="000000"/>
                <w:lang w:val="en-GB" w:eastAsia="en-GB"/>
              </w:rPr>
              <w:t>[</w:t>
            </w:r>
            <w:del w:id="104" w:author="Julius Welzel" w:date="2023-06-23T14:41:00Z">
              <w:r w:rsidRPr="006D47D3" w:rsidDel="00F82B27">
                <w:rPr>
                  <w:color w:val="000000"/>
                  <w:lang w:val="en-GB" w:eastAsia="en-GB"/>
                </w:rPr>
                <w:delText>1</w:delText>
              </w:r>
            </w:del>
            <w:r w:rsidRPr="006D47D3">
              <w:rPr>
                <w:color w:val="000000"/>
                <w:lang w:val="en-GB" w:eastAsia="en-GB"/>
              </w:rPr>
              <w:t>0</w:t>
            </w:r>
            <w:del w:id="105" w:author="Julius Welzel" w:date="2023-06-23T14:41:00Z">
              <w:r w:rsidRPr="006D47D3" w:rsidDel="00F82B27">
                <w:rPr>
                  <w:color w:val="000000"/>
                  <w:lang w:val="en-GB" w:eastAsia="en-GB"/>
                </w:rPr>
                <w:delText>2</w:delText>
              </w:r>
            </w:del>
            <w:r w:rsidRPr="006D47D3">
              <w:rPr>
                <w:color w:val="000000"/>
                <w:lang w:val="en-GB" w:eastAsia="en-GB"/>
              </w:rPr>
              <w:t>.</w:t>
            </w:r>
            <w:del w:id="106" w:author="Julius Welzel" w:date="2023-06-23T14:41:00Z">
              <w:r w:rsidRPr="006D47D3" w:rsidDel="00F82B27">
                <w:rPr>
                  <w:color w:val="000000"/>
                  <w:lang w:val="en-GB" w:eastAsia="en-GB"/>
                </w:rPr>
                <w:delText>0</w:delText>
              </w:r>
            </w:del>
            <w:ins w:id="107" w:author="Julius Welzel" w:date="2023-06-23T14:41:00Z">
              <w:r w:rsidR="00F82B27">
                <w:rPr>
                  <w:color w:val="000000"/>
                  <w:lang w:val="en-GB" w:eastAsia="en-GB"/>
                </w:rPr>
                <w:t>5</w:t>
              </w:r>
            </w:ins>
            <w:r w:rsidRPr="006D47D3">
              <w:rPr>
                <w:color w:val="000000"/>
                <w:lang w:val="en-GB" w:eastAsia="en-GB"/>
              </w:rPr>
              <w:t>/</w:t>
            </w:r>
            <w:del w:id="108" w:author="Julius Welzel" w:date="2023-06-23T14:41:00Z">
              <w:r w:rsidRPr="006D47D3" w:rsidDel="00F82B27">
                <w:rPr>
                  <w:color w:val="000000"/>
                  <w:lang w:val="en-GB" w:eastAsia="en-GB"/>
                </w:rPr>
                <w:delText>11</w:delText>
              </w:r>
            </w:del>
            <w:r w:rsidRPr="006D47D3">
              <w:rPr>
                <w:color w:val="000000"/>
                <w:lang w:val="en-GB" w:eastAsia="en-GB"/>
              </w:rPr>
              <w:t>1.</w:t>
            </w:r>
            <w:del w:id="109" w:author="Julius Welzel" w:date="2023-06-23T14:41:00Z">
              <w:r w:rsidRPr="006D47D3" w:rsidDel="00F82B27">
                <w:rPr>
                  <w:color w:val="000000"/>
                  <w:lang w:val="en-GB" w:eastAsia="en-GB"/>
                </w:rPr>
                <w:delText>0</w:delText>
              </w:r>
            </w:del>
            <w:ins w:id="110" w:author="Julius Welzel" w:date="2023-06-23T14:41:00Z">
              <w:r w:rsidR="00F82B27">
                <w:rPr>
                  <w:color w:val="000000"/>
                  <w:lang w:val="en-GB" w:eastAsia="en-GB"/>
                </w:rPr>
                <w:t>5</w:t>
              </w:r>
            </w:ins>
            <w:r w:rsidRPr="006D47D3">
              <w:rPr>
                <w:color w:val="000000"/>
                <w:lang w:val="en-GB" w:eastAsia="en-GB"/>
              </w:rPr>
              <w:t xml:space="preserve">] </w:t>
            </w:r>
          </w:p>
        </w:tc>
        <w:tc>
          <w:tcPr>
            <w:tcW w:w="546" w:type="dxa"/>
            <w:gridSpan w:val="2"/>
            <w:tcBorders>
              <w:top w:val="single" w:sz="4" w:space="0" w:color="auto"/>
              <w:left w:val="nil"/>
              <w:bottom w:val="single" w:sz="4" w:space="0" w:color="auto"/>
              <w:right w:val="nil"/>
            </w:tcBorders>
            <w:shd w:val="clear" w:color="auto" w:fill="auto"/>
            <w:noWrap/>
            <w:hideMark/>
            <w:tcPrChange w:id="111" w:author="Julius Welzel" w:date="2023-06-23T14:43:00Z">
              <w:tcPr>
                <w:tcW w:w="502" w:type="dxa"/>
                <w:tcBorders>
                  <w:top w:val="single" w:sz="4" w:space="0" w:color="auto"/>
                  <w:left w:val="nil"/>
                  <w:bottom w:val="single" w:sz="4" w:space="0" w:color="auto"/>
                  <w:right w:val="nil"/>
                </w:tcBorders>
                <w:shd w:val="clear" w:color="auto" w:fill="auto"/>
                <w:noWrap/>
                <w:hideMark/>
              </w:tcPr>
            </w:tcPrChange>
          </w:tcPr>
          <w:p w14:paraId="2124ECB6" w14:textId="26AF8C6F" w:rsidR="00595933" w:rsidRPr="006D47D3" w:rsidRDefault="00595933" w:rsidP="006D47D3">
            <w:pPr>
              <w:pStyle w:val="MethodsText"/>
              <w:rPr>
                <w:color w:val="000000"/>
                <w:lang w:val="en-GB" w:eastAsia="en-GB"/>
              </w:rPr>
            </w:pPr>
            <w:r w:rsidRPr="006D47D3">
              <w:rPr>
                <w:color w:val="000000"/>
                <w:lang w:val="en-GB" w:eastAsia="en-GB"/>
              </w:rPr>
              <w:t>0.0</w:t>
            </w:r>
            <w:del w:id="112" w:author="Julius Welzel" w:date="2023-06-23T14:43:00Z">
              <w:r w:rsidRPr="006D47D3" w:rsidDel="00F82B27">
                <w:rPr>
                  <w:color w:val="000000"/>
                  <w:lang w:val="en-GB" w:eastAsia="en-GB"/>
                </w:rPr>
                <w:delText>46</w:delText>
              </w:r>
            </w:del>
            <w:ins w:id="113" w:author="Julius Welzel" w:date="2023-06-23T14:43:00Z">
              <w:r w:rsidR="00F82B27">
                <w:rPr>
                  <w:color w:val="000000"/>
                  <w:lang w:val="en-GB" w:eastAsia="en-GB"/>
                </w:rPr>
                <w:t>13</w:t>
              </w:r>
            </w:ins>
          </w:p>
        </w:tc>
      </w:tr>
      <w:tr w:rsidR="00F82B27" w:rsidRPr="006D47D3" w14:paraId="6A8C24F8" w14:textId="77777777" w:rsidTr="00F82B27">
        <w:tblPrEx>
          <w:tblPrExChange w:id="114" w:author="Julius Welzel" w:date="2023-06-23T14:43:00Z">
            <w:tblPrEx>
              <w:tblW w:w="5186" w:type="dxa"/>
            </w:tblPrEx>
          </w:tblPrExChange>
        </w:tblPrEx>
        <w:trPr>
          <w:gridAfter w:val="1"/>
          <w:wAfter w:w="24" w:type="dxa"/>
          <w:trHeight w:val="649"/>
          <w:trPrChange w:id="115" w:author="Julius Welzel" w:date="2023-06-23T14:43:00Z">
            <w:trPr>
              <w:gridAfter w:val="1"/>
              <w:wAfter w:w="568" w:type="dxa"/>
              <w:trHeight w:val="649"/>
            </w:trPr>
          </w:trPrChange>
        </w:trPr>
        <w:tc>
          <w:tcPr>
            <w:tcW w:w="726" w:type="dxa"/>
            <w:tcBorders>
              <w:top w:val="single" w:sz="4" w:space="0" w:color="auto"/>
              <w:left w:val="nil"/>
              <w:bottom w:val="single" w:sz="8" w:space="0" w:color="auto"/>
              <w:right w:val="nil"/>
            </w:tcBorders>
            <w:shd w:val="clear" w:color="auto" w:fill="auto"/>
            <w:noWrap/>
            <w:hideMark/>
            <w:tcPrChange w:id="116" w:author="Julius Welzel" w:date="2023-06-23T14:43:00Z">
              <w:tcPr>
                <w:tcW w:w="670" w:type="dxa"/>
                <w:tcBorders>
                  <w:top w:val="single" w:sz="4" w:space="0" w:color="auto"/>
                  <w:left w:val="nil"/>
                  <w:bottom w:val="single" w:sz="8" w:space="0" w:color="auto"/>
                  <w:right w:val="nil"/>
                </w:tcBorders>
                <w:shd w:val="clear" w:color="auto" w:fill="auto"/>
                <w:noWrap/>
                <w:hideMark/>
              </w:tcPr>
            </w:tcPrChange>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4" w:type="dxa"/>
            <w:tcBorders>
              <w:top w:val="single" w:sz="4" w:space="0" w:color="auto"/>
              <w:left w:val="nil"/>
              <w:bottom w:val="single" w:sz="8" w:space="0" w:color="auto"/>
              <w:right w:val="nil"/>
            </w:tcBorders>
            <w:shd w:val="clear" w:color="auto" w:fill="auto"/>
            <w:noWrap/>
            <w:hideMark/>
            <w:tcPrChange w:id="117" w:author="Julius Welzel" w:date="2023-06-23T14:43:00Z">
              <w:tcPr>
                <w:tcW w:w="640" w:type="dxa"/>
                <w:tcBorders>
                  <w:top w:val="single" w:sz="4" w:space="0" w:color="auto"/>
                  <w:left w:val="nil"/>
                  <w:bottom w:val="single" w:sz="8" w:space="0" w:color="auto"/>
                  <w:right w:val="nil"/>
                </w:tcBorders>
                <w:shd w:val="clear" w:color="auto" w:fill="auto"/>
                <w:noWrap/>
                <w:hideMark/>
              </w:tcPr>
            </w:tcPrChange>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03" w:type="dxa"/>
            <w:gridSpan w:val="2"/>
            <w:tcBorders>
              <w:top w:val="single" w:sz="4" w:space="0" w:color="auto"/>
              <w:left w:val="nil"/>
              <w:bottom w:val="single" w:sz="8" w:space="0" w:color="auto"/>
              <w:right w:val="nil"/>
            </w:tcBorders>
            <w:shd w:val="clear" w:color="auto" w:fill="auto"/>
            <w:noWrap/>
            <w:hideMark/>
            <w:tcPrChange w:id="118" w:author="Julius Welzel" w:date="2023-06-23T14:43:00Z">
              <w:tcPr>
                <w:tcW w:w="1014" w:type="dxa"/>
                <w:gridSpan w:val="2"/>
                <w:tcBorders>
                  <w:top w:val="single" w:sz="4" w:space="0" w:color="auto"/>
                  <w:left w:val="nil"/>
                  <w:bottom w:val="single" w:sz="8" w:space="0" w:color="auto"/>
                  <w:right w:val="nil"/>
                </w:tcBorders>
                <w:shd w:val="clear" w:color="auto" w:fill="auto"/>
                <w:noWrap/>
                <w:hideMark/>
              </w:tcPr>
            </w:tcPrChange>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67" w:type="dxa"/>
            <w:tcBorders>
              <w:top w:val="single" w:sz="4" w:space="0" w:color="auto"/>
              <w:left w:val="nil"/>
              <w:bottom w:val="single" w:sz="8" w:space="0" w:color="auto"/>
              <w:right w:val="nil"/>
            </w:tcBorders>
            <w:shd w:val="clear" w:color="auto" w:fill="auto"/>
            <w:noWrap/>
            <w:hideMark/>
            <w:tcPrChange w:id="119" w:author="Julius Welzel" w:date="2023-06-23T14:43:00Z">
              <w:tcPr>
                <w:tcW w:w="709" w:type="dxa"/>
                <w:tcBorders>
                  <w:top w:val="single" w:sz="4" w:space="0" w:color="auto"/>
                  <w:left w:val="nil"/>
                  <w:bottom w:val="single" w:sz="8" w:space="0" w:color="auto"/>
                  <w:right w:val="nil"/>
                </w:tcBorders>
                <w:shd w:val="clear" w:color="auto" w:fill="auto"/>
                <w:noWrap/>
                <w:hideMark/>
              </w:tcPr>
            </w:tcPrChange>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963" w:type="dxa"/>
            <w:gridSpan w:val="2"/>
            <w:tcBorders>
              <w:top w:val="single" w:sz="4" w:space="0" w:color="auto"/>
              <w:left w:val="nil"/>
              <w:bottom w:val="single" w:sz="8" w:space="0" w:color="auto"/>
              <w:right w:val="nil"/>
            </w:tcBorders>
            <w:shd w:val="clear" w:color="auto" w:fill="auto"/>
            <w:noWrap/>
            <w:hideMark/>
            <w:tcPrChange w:id="120" w:author="Julius Welzel" w:date="2023-06-23T14:43:00Z">
              <w:tcPr>
                <w:tcW w:w="1083" w:type="dxa"/>
                <w:gridSpan w:val="2"/>
                <w:tcBorders>
                  <w:top w:val="single" w:sz="4" w:space="0" w:color="auto"/>
                  <w:left w:val="nil"/>
                  <w:bottom w:val="single" w:sz="8" w:space="0" w:color="auto"/>
                  <w:right w:val="nil"/>
                </w:tcBorders>
                <w:shd w:val="clear" w:color="auto" w:fill="auto"/>
                <w:noWrap/>
                <w:hideMark/>
              </w:tcPr>
            </w:tcPrChange>
          </w:tcPr>
          <w:p w14:paraId="6CB3CAD4" w14:textId="73612783" w:rsidR="00595933" w:rsidRPr="006D47D3" w:rsidRDefault="00AF44C3" w:rsidP="00F82B27">
            <w:pPr>
              <w:pStyle w:val="MethodsText"/>
              <w:ind w:right="-58"/>
              <w:rPr>
                <w:color w:val="000000"/>
                <w:lang w:val="en-GB" w:eastAsia="en-GB"/>
              </w:rPr>
              <w:pPrChange w:id="121" w:author="Julius Welzel" w:date="2023-06-23T14:42:00Z">
                <w:pPr>
                  <w:pStyle w:val="MethodsText"/>
                </w:pPr>
              </w:pPrChange>
            </w:pPr>
            <w:r w:rsidRPr="006D47D3">
              <w:rPr>
                <w:color w:val="000000"/>
                <w:lang w:val="en-GB" w:eastAsia="en-GB"/>
              </w:rPr>
              <w:t>-</w:t>
            </w:r>
          </w:p>
        </w:tc>
        <w:tc>
          <w:tcPr>
            <w:tcW w:w="546" w:type="dxa"/>
            <w:gridSpan w:val="2"/>
            <w:tcBorders>
              <w:top w:val="single" w:sz="4" w:space="0" w:color="auto"/>
              <w:left w:val="nil"/>
              <w:bottom w:val="single" w:sz="8" w:space="0" w:color="auto"/>
              <w:right w:val="nil"/>
            </w:tcBorders>
            <w:shd w:val="clear" w:color="auto" w:fill="auto"/>
            <w:noWrap/>
            <w:hideMark/>
            <w:tcPrChange w:id="122" w:author="Julius Welzel" w:date="2023-06-23T14:43:00Z">
              <w:tcPr>
                <w:tcW w:w="502" w:type="dxa"/>
                <w:tcBorders>
                  <w:top w:val="single" w:sz="4" w:space="0" w:color="auto"/>
                  <w:left w:val="nil"/>
                  <w:bottom w:val="single" w:sz="8" w:space="0" w:color="auto"/>
                  <w:right w:val="nil"/>
                </w:tcBorders>
                <w:shd w:val="clear" w:color="auto" w:fill="auto"/>
                <w:noWrap/>
                <w:hideMark/>
              </w:tcPr>
            </w:tcPrChange>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F82B27" w:rsidRPr="006D47D3" w14:paraId="00D5F257" w14:textId="77777777" w:rsidTr="00F82B27">
        <w:tblPrEx>
          <w:tblPrExChange w:id="123" w:author="Julius Welzel" w:date="2023-06-23T14:43:00Z">
            <w:tblPrEx>
              <w:tblW w:w="5186" w:type="dxa"/>
            </w:tblPrEx>
          </w:tblPrExChange>
        </w:tblPrEx>
        <w:trPr>
          <w:trHeight w:val="649"/>
          <w:trPrChange w:id="124" w:author="Julius Welzel" w:date="2023-06-23T14:43:00Z">
            <w:trPr>
              <w:trHeight w:val="649"/>
            </w:trPr>
          </w:trPrChange>
        </w:trPr>
        <w:tc>
          <w:tcPr>
            <w:tcW w:w="4823" w:type="dxa"/>
            <w:gridSpan w:val="10"/>
            <w:tcBorders>
              <w:top w:val="single" w:sz="8" w:space="0" w:color="auto"/>
              <w:left w:val="nil"/>
              <w:bottom w:val="nil"/>
              <w:right w:val="nil"/>
            </w:tcBorders>
            <w:shd w:val="clear" w:color="auto" w:fill="auto"/>
            <w:noWrap/>
            <w:tcPrChange w:id="125" w:author="Julius Welzel" w:date="2023-06-23T14:43:00Z">
              <w:tcPr>
                <w:tcW w:w="5186" w:type="dxa"/>
                <w:gridSpan w:val="10"/>
                <w:tcBorders>
                  <w:top w:val="single" w:sz="8" w:space="0" w:color="auto"/>
                  <w:left w:val="nil"/>
                  <w:bottom w:val="nil"/>
                  <w:right w:val="nil"/>
                </w:tcBorders>
                <w:shd w:val="clear" w:color="auto" w:fill="auto"/>
                <w:noWrap/>
              </w:tcPr>
            </w:tcPrChange>
          </w:tcPr>
          <w:p w14:paraId="7B798AFC" w14:textId="20EE41B6" w:rsidR="00595933" w:rsidRPr="006D47D3" w:rsidRDefault="00595933" w:rsidP="006D47D3">
            <w:pPr>
              <w:pStyle w:val="MethodsText"/>
              <w:rPr>
                <w:color w:val="000000"/>
                <w:lang w:val="en-GB" w:eastAsia="en-GB"/>
              </w:rPr>
            </w:pPr>
            <w:r w:rsidRPr="006D47D3">
              <w:rPr>
                <w:color w:val="000000"/>
                <w:lang w:val="en-GB" w:eastAsia="en-GB"/>
              </w:rPr>
              <w:t>Table 1: ET = Essential tremor patients, HC = healthy controls, - = not available,</w:t>
            </w:r>
            <w:r w:rsidR="008474AF" w:rsidRPr="006D47D3">
              <w:rPr>
                <w:color w:val="000000"/>
                <w:lang w:val="en-GB" w:eastAsia="en-GB"/>
              </w:rPr>
              <w:t xml:space="preserve"> </w:t>
            </w:r>
            <w:proofErr w:type="spellStart"/>
            <w:r w:rsidR="008474AF" w:rsidRPr="006D47D3">
              <w:rPr>
                <w:color w:val="000000"/>
                <w:lang w:val="en-GB" w:eastAsia="en-GB"/>
              </w:rPr>
              <w:t>n.s</w:t>
            </w:r>
            <w:proofErr w:type="spellEnd"/>
            <w:r w:rsidR="008474AF" w:rsidRPr="006D47D3">
              <w:rPr>
                <w:color w:val="000000"/>
                <w:lang w:val="en-GB" w:eastAsia="en-GB"/>
              </w:rPr>
              <w:t>. = not significant,</w:t>
            </w:r>
            <w:r w:rsidRPr="006D47D3">
              <w:rPr>
                <w:color w:val="000000"/>
                <w:lang w:val="en-GB" w:eastAsia="en-GB"/>
              </w:rPr>
              <w:t xml:space="preserve"> * = Mann-Whitney-U test.</w:t>
            </w:r>
          </w:p>
        </w:tc>
      </w:tr>
    </w:tbl>
    <w:p w14:paraId="2CB78893" w14:textId="46FABCD3" w:rsidR="00BF3959" w:rsidRDefault="00D565D6" w:rsidP="00BF3959">
      <w:pPr>
        <w:pStyle w:val="Heading2"/>
      </w:pPr>
      <w:r>
        <w:t>Tremor force</w:t>
      </w:r>
    </w:p>
    <w:p w14:paraId="62A20C98" w14:textId="3886FB40" w:rsidR="00711CDC" w:rsidRPr="00FF5F16" w:rsidRDefault="00CF2CBA" w:rsidP="005207A8">
      <w:pPr>
        <w:pStyle w:val="MainTextwithTab"/>
        <w:ind w:firstLine="0"/>
        <w:rPr>
          <w:noProof/>
        </w:rPr>
      </w:pPr>
      <w:ins w:id="126" w:author="Julius Welzel" w:date="2023-06-23T13:22:00Z">
        <w:r>
          <w:rPr>
            <w:noProof/>
          </w:rPr>
          <w:t>T</w:t>
        </w:r>
        <w:r w:rsidRPr="00CF2CBA">
          <w:rPr>
            <w:noProof/>
          </w:rPr>
          <w:t xml:space="preserve">he difference in force tremor between the conditions of high and low feedback is </w:t>
        </w:r>
        <w:r>
          <w:rPr>
            <w:noProof/>
          </w:rPr>
          <w:t>assesed</w:t>
        </w:r>
        <w:r w:rsidRPr="00CF2CBA">
          <w:rPr>
            <w:noProof/>
          </w:rPr>
          <w:t>. High and low feedback here refer to a</w:t>
        </w:r>
        <w:r>
          <w:rPr>
            <w:noProof/>
          </w:rPr>
          <w:t xml:space="preserve"> previous study (</w:t>
        </w:r>
        <w:r w:rsidRPr="00CF2CBA">
          <w:rPr>
            <w:noProof/>
          </w:rPr>
          <w:t xml:space="preserve">Archer </w:t>
        </w:r>
      </w:ins>
      <w:ins w:id="127" w:author="Julius Welzel" w:date="2023-06-23T13:23:00Z">
        <w:r>
          <w:rPr>
            <w:noProof/>
          </w:rPr>
          <w:t xml:space="preserve">et al., </w:t>
        </w:r>
      </w:ins>
      <w:ins w:id="128" w:author="Julius Welzel" w:date="2023-06-23T13:22:00Z">
        <w:r w:rsidRPr="00CF2CBA">
          <w:rPr>
            <w:noProof/>
          </w:rPr>
          <w:t>2017</w:t>
        </w:r>
      </w:ins>
      <w:ins w:id="129" w:author="Julius Welzel" w:date="2023-06-23T13:23:00Z">
        <w:r>
          <w:rPr>
            <w:noProof/>
          </w:rPr>
          <w:t>)</w:t>
        </w:r>
      </w:ins>
      <w:ins w:id="130" w:author="Julius Welzel" w:date="2023-06-23T13:22:00Z">
        <w:r w:rsidRPr="00CF2CBA">
          <w:rPr>
            <w:noProof/>
          </w:rPr>
          <w:t xml:space="preserve"> where different levels of feedback were introduced during a task to match </w:t>
        </w:r>
      </w:ins>
      <w:ins w:id="131" w:author="Julius Welzel" w:date="2023-06-23T13:23:00Z">
        <w:r>
          <w:rPr>
            <w:noProof/>
          </w:rPr>
          <w:t>a</w:t>
        </w:r>
      </w:ins>
      <w:ins w:id="132" w:author="Julius Welzel" w:date="2023-06-23T13:22:00Z">
        <w:r w:rsidRPr="00CF2CBA">
          <w:rPr>
            <w:noProof/>
          </w:rPr>
          <w:t xml:space="preserve"> target force</w:t>
        </w:r>
      </w:ins>
      <w:ins w:id="133" w:author="Julius Welzel" w:date="2023-06-23T13:23:00Z">
        <w:r>
          <w:rPr>
            <w:noProof/>
          </w:rPr>
          <w:t>. H</w:t>
        </w:r>
      </w:ins>
      <w:ins w:id="134" w:author="Julius Welzel" w:date="2023-06-23T13:22:00Z">
        <w:r w:rsidRPr="00CF2CBA">
          <w:rPr>
            <w:noProof/>
          </w:rPr>
          <w:t xml:space="preserve">igh </w:t>
        </w:r>
      </w:ins>
      <w:ins w:id="135" w:author="Julius Welzel" w:date="2023-06-23T13:24:00Z">
        <w:r>
          <w:rPr>
            <w:noProof/>
          </w:rPr>
          <w:t xml:space="preserve">and low </w:t>
        </w:r>
      </w:ins>
      <w:ins w:id="136" w:author="Julius Welzel" w:date="2023-06-23T13:22:00Z">
        <w:r w:rsidRPr="00CF2CBA">
          <w:rPr>
            <w:noProof/>
          </w:rPr>
          <w:t xml:space="preserve">feedback </w:t>
        </w:r>
      </w:ins>
      <w:ins w:id="137" w:author="Julius Welzel" w:date="2023-06-23T13:24:00Z">
        <w:r>
          <w:rPr>
            <w:noProof/>
          </w:rPr>
          <w:t>refers to the resolution</w:t>
        </w:r>
      </w:ins>
      <w:ins w:id="138" w:author="Julius Welzel" w:date="2023-06-23T14:00:00Z">
        <w:r w:rsidR="009607EE">
          <w:rPr>
            <w:noProof/>
          </w:rPr>
          <w:t xml:space="preserve"> </w:t>
        </w:r>
      </w:ins>
      <w:ins w:id="139" w:author="Julius Welzel" w:date="2023-06-23T13:24:00Z">
        <w:r>
          <w:rPr>
            <w:noProof/>
          </w:rPr>
          <w:t xml:space="preserve">of the feedback quality, for more details please see </w:t>
        </w:r>
        <w:r w:rsidRPr="00CF2CBA">
          <w:rPr>
            <w:noProof/>
          </w:rPr>
          <w:t>Experimental setup</w:t>
        </w:r>
      </w:ins>
      <w:ins w:id="140" w:author="Julius Welzel" w:date="2023-06-23T13:25:00Z">
        <w:r>
          <w:rPr>
            <w:noProof/>
          </w:rPr>
          <w:t xml:space="preserve"> in the methods section</w:t>
        </w:r>
      </w:ins>
      <w:ins w:id="141" w:author="Julius Welzel" w:date="2023-06-23T13:22:00Z">
        <w:r w:rsidRPr="00CF2CBA">
          <w:rPr>
            <w:noProof/>
          </w:rPr>
          <w:t>.</w:t>
        </w:r>
      </w:ins>
      <w:ins w:id="142" w:author="Julius Welzel" w:date="2023-06-23T13:25:00Z">
        <w:r>
          <w:rPr>
            <w:noProof/>
          </w:rPr>
          <w:t xml:space="preserve"> </w:t>
        </w:r>
      </w:ins>
      <w:r w:rsidR="006558F2">
        <w:rPr>
          <w:noProof/>
        </w:rPr>
        <w:t>T</w:t>
      </w:r>
      <w:r w:rsidR="00ED4D21">
        <w:rPr>
          <w:noProof/>
        </w:rPr>
        <w:t xml:space="preserve">he </w:t>
      </w:r>
      <w:r w:rsidR="00694D7B">
        <w:rPr>
          <w:noProof/>
        </w:rPr>
        <w:t xml:space="preserve">difference in force tremor between the </w:t>
      </w:r>
      <w:commentRangeStart w:id="143"/>
      <w:r w:rsidR="00694D7B">
        <w:rPr>
          <w:noProof/>
        </w:rPr>
        <w:t>conditions high and low</w:t>
      </w:r>
      <w:commentRangeEnd w:id="143"/>
      <w:r w:rsidR="00F4124D">
        <w:rPr>
          <w:rStyle w:val="CommentReference"/>
          <w:rFonts w:asciiTheme="minorHAnsi" w:eastAsiaTheme="minorHAnsi" w:hAnsiTheme="minorHAnsi" w:cstheme="minorBidi"/>
          <w:color w:val="auto"/>
          <w:lang w:val="de-DE"/>
        </w:rPr>
        <w:commentReference w:id="143"/>
      </w:r>
      <w:r w:rsidR="00F4124D">
        <w:rPr>
          <w:noProof/>
        </w:rPr>
        <w:t xml:space="preserve"> feedback</w:t>
      </w:r>
      <w:r w:rsidR="00694D7B">
        <w:rPr>
          <w:noProof/>
        </w:rPr>
        <w:t>,</w:t>
      </w:r>
      <w:r w:rsidR="001945D4">
        <w:rPr>
          <w:noProof/>
        </w:rPr>
        <w:t xml:space="preserve"> </w:t>
      </w:r>
      <w:r w:rsidR="001D0572">
        <w:rPr>
          <w:noProof/>
        </w:rPr>
        <w:t xml:space="preserve">as measured by the </w:t>
      </w:r>
      <w:r w:rsidR="00B224B5">
        <w:rPr>
          <w:noProof/>
        </w:rPr>
        <w:t>p</w:t>
      </w:r>
      <w:r w:rsidR="001945D4">
        <w:rPr>
          <w:noProof/>
        </w:rPr>
        <w:t xml:space="preserve">ower </w:t>
      </w:r>
      <w:r w:rsidR="00B224B5">
        <w:rPr>
          <w:noProof/>
        </w:rPr>
        <w:t>s</w:t>
      </w:r>
      <w:r w:rsidR="001945D4">
        <w:rPr>
          <w:noProof/>
        </w:rPr>
        <w:t xml:space="preserve">pectral </w:t>
      </w:r>
      <w:r w:rsidR="00B224B5">
        <w:rPr>
          <w:noProof/>
        </w:rPr>
        <w:t>d</w:t>
      </w:r>
      <w:r w:rsidR="001945D4">
        <w:rPr>
          <w:noProof/>
        </w:rPr>
        <w:t>ensity</w:t>
      </w:r>
      <w:r w:rsidR="00694D7B">
        <w:rPr>
          <w:noProof/>
        </w:rPr>
        <w:t xml:space="preserve"> </w:t>
      </w:r>
      <w:r w:rsidR="001945D4">
        <w:rPr>
          <w:noProof/>
        </w:rPr>
        <w:t>(</w:t>
      </w:r>
      <w:r w:rsidR="00694D7B">
        <w:rPr>
          <w:noProof/>
        </w:rPr>
        <w:t>PSD</w:t>
      </w:r>
      <w:r w:rsidR="001945D4">
        <w:rPr>
          <w:noProof/>
        </w:rPr>
        <w:t xml:space="preserve">) </w:t>
      </w:r>
      <w:r w:rsidR="00694D7B">
        <w:rPr>
          <w:noProof/>
        </w:rPr>
        <w:t xml:space="preserve">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visual only</w:t>
      </w:r>
      <w:r w:rsidR="00D47AC9">
        <w:rPr>
          <w:noProof/>
        </w:rPr>
        <w:t xml:space="preserve"> (vo)</w:t>
      </w:r>
      <w:r w:rsidR="002C2DBE">
        <w:rPr>
          <w:noProof/>
        </w:rPr>
        <w:t xml:space="preserve"> (t[53]=</w:t>
      </w:r>
      <w:del w:id="144" w:author="Julius Welzel" w:date="2023-06-23T13:36:00Z">
        <w:r w:rsidR="002C2DBE" w:rsidDel="00DD1626">
          <w:rPr>
            <w:noProof/>
          </w:rPr>
          <w:delText>39.00</w:delText>
        </w:r>
      </w:del>
      <w:ins w:id="145" w:author="Julius Welzel" w:date="2023-06-23T13:36:00Z">
        <w:r w:rsidR="00DD1626">
          <w:rPr>
            <w:noProof/>
          </w:rPr>
          <w:t>2.40</w:t>
        </w:r>
      </w:ins>
      <w:r w:rsidR="002C2DBE">
        <w:rPr>
          <w:noProof/>
        </w:rPr>
        <w:t xml:space="preserve">, p=0.018), </w:t>
      </w:r>
      <w:r w:rsidR="001B6574" w:rsidRPr="00FF5F16">
        <w:rPr>
          <w:noProof/>
        </w:rPr>
        <w:t>audi</w:t>
      </w:r>
      <w:r w:rsidR="001B6574">
        <w:rPr>
          <w:noProof/>
        </w:rPr>
        <w:t>o</w:t>
      </w:r>
      <w:r w:rsidR="002C2DBE" w:rsidRPr="00FF5F16">
        <w:rPr>
          <w:noProof/>
        </w:rPr>
        <w:t>-visual</w:t>
      </w:r>
      <w:r w:rsidR="00D47AC9">
        <w:rPr>
          <w:noProof/>
        </w:rPr>
        <w:t xml:space="preserve"> (va)</w:t>
      </w:r>
      <w:r w:rsidR="002C2DBE" w:rsidRPr="00FF5F16">
        <w:rPr>
          <w:noProof/>
        </w:rPr>
        <w:t xml:space="preserve"> (t[53]=</w:t>
      </w:r>
      <w:ins w:id="146" w:author="Julius Welzel" w:date="2023-06-23T13:38:00Z">
        <w:r w:rsidR="00DD1626" w:rsidRPr="00FF5F16" w:rsidDel="00DD1626">
          <w:rPr>
            <w:noProof/>
          </w:rPr>
          <w:t xml:space="preserve"> </w:t>
        </w:r>
        <w:r w:rsidR="00DD1626">
          <w:rPr>
            <w:noProof/>
          </w:rPr>
          <w:t>2.</w:t>
        </w:r>
      </w:ins>
      <w:del w:id="147" w:author="Julius Welzel" w:date="2023-06-23T13:38:00Z">
        <w:r w:rsidR="002C2DBE" w:rsidRPr="00FF5F16" w:rsidDel="00DD1626">
          <w:rPr>
            <w:noProof/>
          </w:rPr>
          <w:delText>24.00</w:delText>
        </w:r>
      </w:del>
      <w:ins w:id="148" w:author="Julius Welzel" w:date="2023-06-23T13:38:00Z">
        <w:r w:rsidR="00DD1626">
          <w:rPr>
            <w:noProof/>
          </w:rPr>
          <w:t>07</w:t>
        </w:r>
      </w:ins>
      <w:r w:rsidR="002C2DBE" w:rsidRPr="00FF5F16">
        <w:rPr>
          <w:noProof/>
        </w:rPr>
        <w:t xml:space="preserve">, p=0.041) and </w:t>
      </w:r>
      <w:r w:rsidR="001B6574" w:rsidRPr="00FF5F16">
        <w:rPr>
          <w:noProof/>
        </w:rPr>
        <w:t>audi</w:t>
      </w:r>
      <w:r w:rsidR="001B6574">
        <w:rPr>
          <w:noProof/>
        </w:rPr>
        <w:t>tory</w:t>
      </w:r>
      <w:r w:rsidR="001B6574" w:rsidRPr="00FF5F16">
        <w:rPr>
          <w:noProof/>
        </w:rPr>
        <w:t xml:space="preserve"> </w:t>
      </w:r>
      <w:r w:rsidR="002C2DBE" w:rsidRPr="00FF5F16">
        <w:rPr>
          <w:noProof/>
        </w:rPr>
        <w:t>only</w:t>
      </w:r>
      <w:r w:rsidR="00D47AC9">
        <w:rPr>
          <w:noProof/>
        </w:rPr>
        <w:t xml:space="preserve"> (ao)</w:t>
      </w:r>
      <w:r w:rsidR="002C2DBE" w:rsidRPr="00FF5F16">
        <w:rPr>
          <w:noProof/>
        </w:rPr>
        <w:t xml:space="preserve"> (t[53]=</w:t>
      </w:r>
      <w:del w:id="149" w:author="Julius Welzel" w:date="2023-06-23T13:28:00Z">
        <w:r w:rsidR="002C2DBE" w:rsidRPr="00FF5F16" w:rsidDel="00CF2CBA">
          <w:rPr>
            <w:noProof/>
          </w:rPr>
          <w:delText>4</w:delText>
        </w:r>
      </w:del>
      <w:r w:rsidR="002C2DBE" w:rsidRPr="00FF5F16">
        <w:rPr>
          <w:noProof/>
        </w:rPr>
        <w:t>2.</w:t>
      </w:r>
      <w:del w:id="150" w:author="Julius Welzel" w:date="2023-06-23T13:28:00Z">
        <w:r w:rsidR="002C2DBE" w:rsidRPr="00FF5F16" w:rsidDel="00CF2CBA">
          <w:rPr>
            <w:noProof/>
          </w:rPr>
          <w:delText>0</w:delText>
        </w:r>
      </w:del>
      <w:ins w:id="151" w:author="Julius Welzel" w:date="2023-06-23T13:35:00Z">
        <w:r w:rsidR="00DD1626">
          <w:rPr>
            <w:noProof/>
          </w:rPr>
          <w:t>71</w:t>
        </w:r>
      </w:ins>
      <w:del w:id="152" w:author="Julius Welzel" w:date="2023-06-23T13:35:00Z">
        <w:r w:rsidR="002C2DBE" w:rsidRPr="00FF5F16" w:rsidDel="00DD1626">
          <w:rPr>
            <w:noProof/>
          </w:rPr>
          <w:delText>0</w:delText>
        </w:r>
      </w:del>
      <w:r w:rsidR="002C2DBE" w:rsidRPr="00FF5F16">
        <w:rPr>
          <w:noProof/>
        </w:rPr>
        <w:t>, p=0.013</w:t>
      </w:r>
      <w:r w:rsidR="007C6187">
        <w:rPr>
          <w:noProof/>
        </w:rPr>
        <w:t xml:space="preserve">, </w:t>
      </w:r>
      <w:commentRangeStart w:id="153"/>
      <w:r w:rsidR="007C6187" w:rsidRPr="005207A8">
        <w:rPr>
          <w:b/>
          <w:bCs/>
          <w:noProof/>
        </w:rPr>
        <w:t>Figure 1</w:t>
      </w:r>
      <w:commentRangeEnd w:id="153"/>
      <w:r w:rsidR="003865B1">
        <w:rPr>
          <w:rStyle w:val="CommentReference"/>
          <w:rFonts w:asciiTheme="minorHAnsi" w:eastAsiaTheme="minorHAnsi" w:hAnsiTheme="minorHAnsi" w:cstheme="minorBidi"/>
          <w:color w:val="auto"/>
          <w:lang w:val="de-DE"/>
        </w:rPr>
        <w:commentReference w:id="153"/>
      </w:r>
      <w:r w:rsidR="007C6187">
        <w:rPr>
          <w:noProof/>
        </w:rPr>
        <w:t>)</w:t>
      </w:r>
      <w:r w:rsidR="005B488C" w:rsidRPr="00FF5F16">
        <w:rPr>
          <w:noProof/>
        </w:rPr>
        <w:t>.</w:t>
      </w:r>
      <w:r w:rsidR="002C2DBE" w:rsidRPr="00FF5F16">
        <w:rPr>
          <w:noProof/>
        </w:rPr>
        <w:t xml:space="preserve"> </w:t>
      </w:r>
    </w:p>
    <w:p w14:paraId="5E40B670" w14:textId="28A7547C" w:rsidR="006E4212" w:rsidRDefault="006E4212" w:rsidP="006E4212">
      <w:pPr>
        <w:pStyle w:val="MainTextwithTab"/>
        <w:rPr>
          <w:noProof/>
        </w:rPr>
      </w:pPr>
      <w:r w:rsidRPr="008474AF">
        <w:rPr>
          <w:noProof/>
        </w:rPr>
        <w:t xml:space="preserve">Patients showed a significant </w:t>
      </w:r>
      <w:r w:rsidR="008969D6">
        <w:rPr>
          <w:noProof/>
        </w:rPr>
        <w:t xml:space="preserve">increase of </w:t>
      </w:r>
      <w:r w:rsidR="007B61DA">
        <w:rPr>
          <w:noProof/>
        </w:rPr>
        <w:t>force tremor</w:t>
      </w:r>
      <w:r w:rsidR="007F5A8C">
        <w:rPr>
          <w:noProof/>
        </w:rPr>
        <w:t xml:space="preserve"> during </w:t>
      </w:r>
      <w:r w:rsidR="003C5216">
        <w:rPr>
          <w:noProof/>
        </w:rPr>
        <w:t>each</w:t>
      </w:r>
      <w:r w:rsidRPr="008474AF">
        <w:rPr>
          <w:noProof/>
        </w:rPr>
        <w:t xml:space="preserve"> high feedback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w:t>
      </w:r>
      <w:r w:rsidR="001B6574">
        <w:rPr>
          <w:noProof/>
        </w:rPr>
        <w:t>o</w:t>
      </w:r>
      <w:r w:rsidRPr="008474AF">
        <w:rPr>
          <w:noProof/>
        </w:rPr>
        <w:t>-visual: p=</w:t>
      </w:r>
      <w:r w:rsidR="00FF5F16" w:rsidRPr="008474AF">
        <w:rPr>
          <w:noProof/>
        </w:rPr>
        <w:t>0.0</w:t>
      </w:r>
      <w:r w:rsidR="008E71CB">
        <w:rPr>
          <w:noProof/>
        </w:rPr>
        <w:t>05</w:t>
      </w:r>
      <w:r w:rsidR="00FF5F16" w:rsidRPr="008474AF">
        <w:rPr>
          <w:noProof/>
        </w:rPr>
        <w:t xml:space="preserve">; </w:t>
      </w:r>
      <w:r w:rsidR="001B6574" w:rsidRPr="008474AF">
        <w:rPr>
          <w:noProof/>
        </w:rPr>
        <w:t>audit</w:t>
      </w:r>
      <w:r w:rsidR="001B6574">
        <w:rPr>
          <w:noProof/>
        </w:rPr>
        <w:t>ory</w:t>
      </w:r>
      <w:r w:rsidR="00FF5F16" w:rsidRPr="008474AF">
        <w:rPr>
          <w:noProof/>
        </w:rPr>
        <w:t>: p=0.0</w:t>
      </w:r>
      <w:r w:rsidR="004F524C">
        <w:rPr>
          <w:noProof/>
        </w:rPr>
        <w:t>2</w:t>
      </w:r>
      <w:r w:rsidR="003F40EB" w:rsidRPr="008474AF">
        <w:rPr>
          <w:noProof/>
        </w:rPr>
        <w:t>8</w:t>
      </w:r>
      <w:r w:rsidRPr="008474AF">
        <w:rPr>
          <w:noProof/>
        </w:rPr>
        <w:t>)</w:t>
      </w:r>
      <w:r w:rsidR="003C5216">
        <w:rPr>
          <w:noProof/>
        </w:rPr>
        <w:t>.</w:t>
      </w:r>
      <w:r w:rsidRPr="008474AF">
        <w:rPr>
          <w:noProof/>
        </w:rPr>
        <w:t xml:space="preserve"> </w:t>
      </w:r>
      <w:r w:rsidR="003C5216">
        <w:rPr>
          <w:noProof/>
        </w:rPr>
        <w:t>C</w:t>
      </w:r>
      <w:r w:rsidRPr="00694D7B">
        <w:rPr>
          <w:noProof/>
        </w:rPr>
        <w:t xml:space="preserve">ontrols showed a </w:t>
      </w:r>
      <w:ins w:id="154" w:author="Deuschl Günther" w:date="2023-06-10T15:36:00Z">
        <w:r w:rsidR="00DD4400">
          <w:rPr>
            <w:noProof/>
          </w:rPr>
          <w:t xml:space="preserve">smaller, </w:t>
        </w:r>
      </w:ins>
      <w:ins w:id="155" w:author="Deuschl Günther" w:date="2023-06-10T15:37:00Z">
        <w:r w:rsidR="00DD4400">
          <w:rPr>
            <w:noProof/>
          </w:rPr>
          <w:t xml:space="preserve">but </w:t>
        </w:r>
      </w:ins>
      <w:r w:rsidRPr="00694D7B">
        <w:rPr>
          <w:noProof/>
        </w:rPr>
        <w:t xml:space="preserve">significant difference between low vs. high feedback per condition </w:t>
      </w:r>
      <w:r w:rsidR="00694D7B">
        <w:rPr>
          <w:noProof/>
        </w:rPr>
        <w:t xml:space="preserve">only in the </w:t>
      </w:r>
      <w:r w:rsidR="00C75D13">
        <w:rPr>
          <w:noProof/>
        </w:rPr>
        <w:t>audio</w:t>
      </w:r>
      <w:r w:rsidR="00694D7B">
        <w:rPr>
          <w:noProof/>
        </w:rPr>
        <w:t>-visual condition (</w:t>
      </w:r>
      <w:r w:rsidR="00694D7B" w:rsidRPr="00694D7B">
        <w:rPr>
          <w:noProof/>
        </w:rPr>
        <w:t>p=0.</w:t>
      </w:r>
      <w:r w:rsidR="00D83639">
        <w:rPr>
          <w:noProof/>
        </w:rPr>
        <w:t>0</w:t>
      </w:r>
      <w:r w:rsidR="00694D7B" w:rsidRPr="00694D7B">
        <w:rPr>
          <w:noProof/>
        </w:rPr>
        <w:t>48</w:t>
      </w:r>
      <w:r w:rsidR="00694D7B">
        <w:rPr>
          <w:noProof/>
        </w:rPr>
        <w:t>), not in the other two</w:t>
      </w:r>
      <w:r w:rsidR="00E83368">
        <w:rPr>
          <w:noProof/>
        </w:rPr>
        <w:t xml:space="preserve"> conditions</w:t>
      </w:r>
      <w:r w:rsidR="00694D7B">
        <w:rPr>
          <w:noProof/>
        </w:rPr>
        <w:t xml:space="preserve"> </w:t>
      </w:r>
      <w:r w:rsidRPr="00694D7B">
        <w:rPr>
          <w:noProof/>
        </w:rPr>
        <w:t>(visual: p=</w:t>
      </w:r>
      <w:r w:rsidR="00FF5F16" w:rsidRPr="00694D7B">
        <w:rPr>
          <w:noProof/>
        </w:rPr>
        <w:t>0.09</w:t>
      </w:r>
      <w:r w:rsidRPr="00694D7B">
        <w:rPr>
          <w:noProof/>
        </w:rPr>
        <w:t>;</w:t>
      </w:r>
      <w:r w:rsidR="00FF5F16" w:rsidRPr="00694D7B">
        <w:rPr>
          <w:noProof/>
        </w:rPr>
        <w:t xml:space="preserve"> </w:t>
      </w:r>
      <w:r w:rsidR="00C75D13" w:rsidRPr="00694D7B">
        <w:rPr>
          <w:noProof/>
        </w:rPr>
        <w:t>audit</w:t>
      </w:r>
      <w:r w:rsidR="00C75D13">
        <w:rPr>
          <w:noProof/>
        </w:rPr>
        <w:t>ory</w:t>
      </w:r>
      <w:r w:rsidR="003F40EB" w:rsidRPr="00694D7B">
        <w:rPr>
          <w:noProof/>
        </w:rPr>
        <w:t xml:space="preserve">: </w:t>
      </w:r>
      <w:r w:rsidR="00FF5F16" w:rsidRPr="00694D7B">
        <w:rPr>
          <w:noProof/>
        </w:rPr>
        <w:t>p=0.</w:t>
      </w:r>
      <w:r w:rsidR="00D83639">
        <w:rPr>
          <w:noProof/>
        </w:rPr>
        <w:t>165</w:t>
      </w:r>
      <w:r w:rsidRPr="00694D7B">
        <w:rPr>
          <w:noProof/>
        </w:rPr>
        <w:t>)</w:t>
      </w:r>
      <w:r w:rsidR="008A1CFC">
        <w:rPr>
          <w:noProof/>
        </w:rPr>
        <w:t>.</w:t>
      </w:r>
    </w:p>
    <w:p w14:paraId="2048CF7D" w14:textId="16C31704" w:rsidR="008A1CFC" w:rsidRDefault="008A1CFC" w:rsidP="008A1CFC">
      <w:pPr>
        <w:pStyle w:val="MainText"/>
        <w:rPr>
          <w:noProof/>
        </w:rPr>
      </w:pPr>
      <w:commentRangeStart w:id="156"/>
      <w:commentRangeStart w:id="157"/>
      <w:r>
        <w:rPr>
          <w:noProof/>
        </w:rPr>
        <w:t xml:space="preserve">Mean Force (MF), </w:t>
      </w:r>
      <w:r w:rsidRPr="0009155E">
        <w:rPr>
          <w:noProof/>
        </w:rPr>
        <w:t xml:space="preserve">Unfiltered force </w:t>
      </w:r>
      <w:commentRangeStart w:id="158"/>
      <w:r w:rsidRPr="0009155E">
        <w:rPr>
          <w:noProof/>
        </w:rPr>
        <w:t>error</w:t>
      </w:r>
      <w:r>
        <w:rPr>
          <w:noProof/>
        </w:rPr>
        <w:t xml:space="preserve"> (RMSE</w:t>
      </w:r>
      <w:ins w:id="159" w:author="Julius Welzel" w:date="2023-06-23T14:46:00Z">
        <w:r w:rsidR="00F82B27">
          <w:rPr>
            <w:noProof/>
          </w:rPr>
          <w:t xml:space="preserve">, </w:t>
        </w:r>
        <w:r w:rsidR="00F82B27">
          <w:rPr>
            <w:noProof/>
          </w:rPr>
          <w:t xml:space="preserve">group: </w:t>
        </w:r>
        <w:r w:rsidR="00F82B27" w:rsidRPr="00F82B27">
          <w:rPr>
            <w:noProof/>
          </w:rPr>
          <w:t>F(1, 294) =2.857, p=0.092 or feedback type</w:t>
        </w:r>
        <w:r w:rsidR="00F82B27">
          <w:rPr>
            <w:noProof/>
          </w:rPr>
          <w:t>:</w:t>
        </w:r>
        <w:r w:rsidR="00F82B27" w:rsidRPr="00F82B27">
          <w:rPr>
            <w:noProof/>
          </w:rPr>
          <w:t xml:space="preserve"> </w:t>
        </w:r>
        <w:r w:rsidR="00F82B27">
          <w:rPr>
            <w:noProof/>
          </w:rPr>
          <w:t>F</w:t>
        </w:r>
        <w:r w:rsidR="00F82B27" w:rsidRPr="00F82B27">
          <w:rPr>
            <w:noProof/>
          </w:rPr>
          <w:t>(2, 297) =1.671, p=0.190.</w:t>
        </w:r>
      </w:ins>
      <w:r>
        <w:rPr>
          <w:noProof/>
        </w:rPr>
        <w:t xml:space="preserve">) </w:t>
      </w:r>
      <w:commentRangeEnd w:id="158"/>
      <w:r w:rsidR="00F82B27">
        <w:rPr>
          <w:rStyle w:val="CommentReference"/>
          <w:rFonts w:asciiTheme="minorHAnsi" w:eastAsiaTheme="minorHAnsi" w:hAnsiTheme="minorHAnsi" w:cstheme="minorBidi"/>
          <w:color w:val="auto"/>
          <w:lang w:val="de-DE"/>
        </w:rPr>
        <w:commentReference w:id="158"/>
      </w:r>
      <w:r>
        <w:rPr>
          <w:noProof/>
        </w:rPr>
        <w:t>and Force Power 0-3 Hz did not differ between conditions or groups.</w:t>
      </w:r>
      <w:commentRangeEnd w:id="156"/>
      <w:r w:rsidR="001645E0">
        <w:rPr>
          <w:rStyle w:val="CommentReference"/>
          <w:rFonts w:asciiTheme="minorHAnsi" w:eastAsiaTheme="minorHAnsi" w:hAnsiTheme="minorHAnsi" w:cstheme="minorBidi"/>
          <w:color w:val="auto"/>
          <w:lang w:val="de-DE"/>
        </w:rPr>
        <w:commentReference w:id="156"/>
      </w:r>
      <w:commentRangeEnd w:id="157"/>
      <w:r w:rsidR="00CF2CBA">
        <w:rPr>
          <w:rStyle w:val="CommentReference"/>
          <w:rFonts w:asciiTheme="minorHAnsi" w:eastAsiaTheme="minorHAnsi" w:hAnsiTheme="minorHAnsi" w:cstheme="minorBidi"/>
          <w:color w:val="auto"/>
          <w:lang w:val="de-DE"/>
        </w:rPr>
        <w:commentReference w:id="157"/>
      </w:r>
      <w:ins w:id="160" w:author="Julius Welzel" w:date="2023-06-23T14:44:00Z">
        <w:r w:rsidR="00F82B27">
          <w:rPr>
            <w:noProof/>
          </w:rPr>
          <w:t xml:space="preserve"> </w:t>
        </w:r>
      </w:ins>
    </w:p>
    <w:p w14:paraId="31F9E07B" w14:textId="77777777" w:rsidR="008A1CFC" w:rsidRPr="008474AF" w:rsidRDefault="008A1CFC"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lastRenderedPageBreak/>
        <w:t>Pupil Size</w:t>
      </w:r>
    </w:p>
    <w:p w14:paraId="14FE4679" w14:textId="4DBCD895" w:rsidR="006E4212" w:rsidRDefault="006E4212" w:rsidP="006E4212">
      <w:pPr>
        <w:pStyle w:val="MainTextwithTab"/>
        <w:rPr>
          <w:noProof/>
        </w:rPr>
      </w:pPr>
      <w:r w:rsidRPr="008474AF">
        <w:rPr>
          <w:noProof/>
        </w:rPr>
        <w:t xml:space="preserve">Patients showed a significant </w:t>
      </w:r>
      <w:r w:rsidR="003E538C">
        <w:rPr>
          <w:noProof/>
        </w:rPr>
        <w:t>increase of</w:t>
      </w:r>
      <w:r w:rsidR="00694D7B">
        <w:rPr>
          <w:noProof/>
        </w:rPr>
        <w:t xml:space="preserve"> pupil size </w:t>
      </w:r>
      <w:r w:rsidR="00575A10">
        <w:rPr>
          <w:noProof/>
        </w:rPr>
        <w:t>during the</w:t>
      </w:r>
      <w:r w:rsidRPr="008474AF">
        <w:rPr>
          <w:noProof/>
        </w:rPr>
        <w:t xml:space="preserve"> </w:t>
      </w:r>
      <w:r w:rsidR="00AD537A">
        <w:rPr>
          <w:noProof/>
        </w:rPr>
        <w:t>high</w:t>
      </w:r>
      <w:r w:rsidR="00C94AD5" w:rsidRPr="008474AF">
        <w:rPr>
          <w:noProof/>
        </w:rPr>
        <w:t xml:space="preserve"> </w:t>
      </w:r>
      <w:r w:rsidRPr="008474AF">
        <w:rPr>
          <w:noProof/>
        </w:rPr>
        <w:t xml:space="preserve">feedback </w:t>
      </w:r>
      <w:r w:rsidR="00FC572D">
        <w:rPr>
          <w:noProof/>
        </w:rPr>
        <w:t>in two conditions (</w:t>
      </w:r>
      <w:r w:rsidR="00D457D2" w:rsidRPr="008474AF">
        <w:rPr>
          <w:noProof/>
        </w:rPr>
        <w:t>audi</w:t>
      </w:r>
      <w:r w:rsidR="00D457D2">
        <w:rPr>
          <w:noProof/>
        </w:rPr>
        <w:t>o</w:t>
      </w:r>
      <w:r w:rsidR="00FC572D" w:rsidRPr="008474AF">
        <w:rPr>
          <w:noProof/>
        </w:rPr>
        <w:t xml:space="preserve">-visual: p=0.039, </w:t>
      </w:r>
      <w:r w:rsidR="00D457D2" w:rsidRPr="008474AF">
        <w:rPr>
          <w:noProof/>
        </w:rPr>
        <w:t>audit</w:t>
      </w:r>
      <w:r w:rsidR="00D457D2">
        <w:rPr>
          <w:noProof/>
        </w:rPr>
        <w:t>ory</w:t>
      </w:r>
      <w:r w:rsidR="00FC572D" w:rsidRPr="008474AF">
        <w:rPr>
          <w:noProof/>
        </w:rPr>
        <w:t xml:space="preserve">: </w:t>
      </w:r>
      <w:r w:rsidR="00E04F2C">
        <w:rPr>
          <w:noProof/>
        </w:rPr>
        <w:t>p=</w:t>
      </w:r>
      <w:r w:rsidR="00FC572D" w:rsidRPr="008474AF">
        <w:rPr>
          <w:noProof/>
        </w:rPr>
        <w:t>0.046</w:t>
      </w:r>
      <w:r w:rsidR="00FC572D">
        <w:rPr>
          <w:noProof/>
        </w:rPr>
        <w:t xml:space="preserve">), not however in the visual feedback condition </w:t>
      </w:r>
      <w:r w:rsidRPr="008474AF">
        <w:rPr>
          <w:noProof/>
        </w:rPr>
        <w:t>(visual: p=</w:t>
      </w:r>
      <w:r w:rsidR="00FF5F16" w:rsidRPr="008474AF">
        <w:rPr>
          <w:noProof/>
        </w:rPr>
        <w:t>0.08</w:t>
      </w:r>
      <w:r w:rsidR="0079626D">
        <w:rPr>
          <w:noProof/>
        </w:rPr>
        <w:t xml:space="preserve">, </w:t>
      </w:r>
      <w:commentRangeStart w:id="161"/>
      <w:r w:rsidR="0079626D" w:rsidRPr="005207A8">
        <w:rPr>
          <w:b/>
          <w:bCs/>
          <w:noProof/>
        </w:rPr>
        <w:t>Figure 2</w:t>
      </w:r>
      <w:commentRangeEnd w:id="161"/>
      <w:r w:rsidR="0079626D">
        <w:rPr>
          <w:rStyle w:val="CommentReference"/>
          <w:rFonts w:asciiTheme="minorHAnsi" w:eastAsiaTheme="minorHAnsi" w:hAnsiTheme="minorHAnsi" w:cstheme="minorBidi"/>
          <w:color w:val="auto"/>
          <w:lang w:val="de-DE"/>
        </w:rPr>
        <w:commentReference w:id="161"/>
      </w:r>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 xml:space="preserve"> significant difference</w:t>
      </w:r>
      <w:r w:rsidR="00C94AD5">
        <w:rPr>
          <w:noProof/>
        </w:rPr>
        <w:t xml:space="preserve"> for pupil size</w:t>
      </w:r>
      <w:r w:rsidRPr="008474AF">
        <w:rPr>
          <w:noProof/>
        </w:rPr>
        <w:t xml:space="preserve"> between low vs. high feedback per condition</w:t>
      </w:r>
      <w:r w:rsidR="003069B7" w:rsidRPr="008474AF">
        <w:rPr>
          <w:noProof/>
        </w:rPr>
        <w:t xml:space="preserve"> </w:t>
      </w:r>
      <w:r w:rsidRPr="008474AF">
        <w:rPr>
          <w:noProof/>
        </w:rPr>
        <w:t>(visual: p=</w:t>
      </w:r>
      <w:r w:rsidR="00FF5F16" w:rsidRPr="008474AF">
        <w:rPr>
          <w:noProof/>
        </w:rPr>
        <w:t>0.328</w:t>
      </w:r>
      <w:r w:rsidRPr="008474AF">
        <w:rPr>
          <w:noProof/>
        </w:rPr>
        <w:t xml:space="preserve">; </w:t>
      </w:r>
      <w:r w:rsidR="00D457D2" w:rsidRPr="008474AF">
        <w:rPr>
          <w:noProof/>
        </w:rPr>
        <w:t>audi</w:t>
      </w:r>
      <w:r w:rsidR="00D457D2">
        <w:rPr>
          <w:noProof/>
        </w:rPr>
        <w:t>o</w:t>
      </w:r>
      <w:r w:rsidRPr="008474AF">
        <w:rPr>
          <w:noProof/>
        </w:rPr>
        <w:t>-visual: p=</w:t>
      </w:r>
      <w:r w:rsidR="00FF5F16" w:rsidRPr="008474AF">
        <w:rPr>
          <w:noProof/>
        </w:rPr>
        <w:t xml:space="preserve">0.167, </w:t>
      </w:r>
      <w:r w:rsidR="00D457D2" w:rsidRPr="008474AF">
        <w:rPr>
          <w:noProof/>
        </w:rPr>
        <w:t>audit</w:t>
      </w:r>
      <w:r w:rsidR="00D457D2">
        <w:rPr>
          <w:noProof/>
        </w:rPr>
        <w:t>ory</w:t>
      </w:r>
      <w:r w:rsidR="00FF5F16" w:rsidRPr="008474AF">
        <w:rPr>
          <w:noProof/>
        </w:rPr>
        <w:t>: p=0.78</w:t>
      </w:r>
      <w:r w:rsidRPr="008474AF">
        <w:rPr>
          <w:noProof/>
        </w:rPr>
        <w:t>)</w:t>
      </w:r>
      <w:r w:rsidR="00D81001">
        <w:rPr>
          <w:noProof/>
        </w:rPr>
        <w:t>.</w:t>
      </w:r>
    </w:p>
    <w:p w14:paraId="38F1834E" w14:textId="77777777" w:rsidR="00D81001" w:rsidRPr="008474AF" w:rsidRDefault="00D81001" w:rsidP="00D81001">
      <w:pPr>
        <w:pStyle w:val="MainTextwithTab"/>
        <w:rPr>
          <w:noProof/>
        </w:rPr>
      </w:pPr>
      <w:r w:rsidRPr="00694D7B">
        <w:t xml:space="preserve">Pupil dilation differences between patients and controls showed significant differences in </w:t>
      </w:r>
      <w:r w:rsidRPr="00694D7B">
        <w:rPr>
          <w:noProof/>
        </w:rPr>
        <w:t>each feedback condition in feedback types, visual only (t[53]=2.00, p=0.028), audi</w:t>
      </w:r>
      <w:r>
        <w:rPr>
          <w:noProof/>
        </w:rPr>
        <w:t>o</w:t>
      </w:r>
      <w:r w:rsidRPr="00694D7B">
        <w:rPr>
          <w:noProof/>
        </w:rPr>
        <w:t>-visual (t[53]=2.33, p=0.022) and audit</w:t>
      </w:r>
      <w:r>
        <w:rPr>
          <w:noProof/>
        </w:rPr>
        <w:t>ory</w:t>
      </w:r>
      <w:r w:rsidRPr="00694D7B">
        <w:rPr>
          <w:noProof/>
        </w:rPr>
        <w:t xml:space="preserve"> only (t[53]=1.33, p=0.047).</w:t>
      </w:r>
      <w:r w:rsidRPr="008474AF">
        <w:rPr>
          <w:noProof/>
        </w:rPr>
        <w:t xml:space="preserve"> </w:t>
      </w:r>
    </w:p>
    <w:p w14:paraId="043CC1EB" w14:textId="77777777" w:rsidR="00D81001" w:rsidRDefault="00D81001" w:rsidP="005207A8">
      <w:pPr>
        <w:pStyle w:val="MainTextwithTab"/>
        <w:ind w:firstLine="0"/>
        <w:rPr>
          <w:noProof/>
        </w:rPr>
      </w:pP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Heading1"/>
      </w:pPr>
      <w:r>
        <w:t>D</w:t>
      </w:r>
      <w:r w:rsidR="001F543C" w:rsidRPr="00892B5D">
        <w:t>iscussion</w:t>
      </w:r>
    </w:p>
    <w:p w14:paraId="74335E6D" w14:textId="3E74EE73" w:rsidR="009862C2" w:rsidRDefault="00522156" w:rsidP="00711CDC">
      <w:pPr>
        <w:pStyle w:val="MainText"/>
        <w:rPr>
          <w:rStyle w:val="MainTextTegn"/>
        </w:rPr>
      </w:pPr>
      <w:commentRangeStart w:id="162"/>
      <w:r>
        <w:rPr>
          <w:rStyle w:val="MainTextTegn"/>
        </w:rPr>
        <w:t>In this study we</w:t>
      </w:r>
      <w:r w:rsidR="00EA58AB">
        <w:rPr>
          <w:rStyle w:val="MainTextTegn"/>
        </w:rPr>
        <w:t xml:space="preserve"> investigated sensory fee</w:t>
      </w:r>
      <w:r w:rsidR="002E75BA">
        <w:rPr>
          <w:rStyle w:val="MainTextTegn"/>
        </w:rPr>
        <w:t>d</w:t>
      </w:r>
      <w:r w:rsidR="00EA58AB">
        <w:rPr>
          <w:rStyle w:val="MainTextTegn"/>
        </w:rPr>
        <w:t xml:space="preserve">back driven </w:t>
      </w:r>
      <w:r>
        <w:rPr>
          <w:rStyle w:val="MainTextTegn"/>
        </w:rPr>
        <w:t xml:space="preserve">modulation of </w:t>
      </w:r>
      <w:r w:rsidR="00815FA4">
        <w:rPr>
          <w:rStyle w:val="MainTextTegn"/>
        </w:rPr>
        <w:t xml:space="preserve">target </w:t>
      </w:r>
      <w:r>
        <w:rPr>
          <w:rStyle w:val="MainTextTegn"/>
        </w:rPr>
        <w:t xml:space="preserve">force tremor amplitude in ET patients. </w:t>
      </w:r>
      <w:commentRangeEnd w:id="162"/>
      <w:r w:rsidR="001E1B46">
        <w:rPr>
          <w:rStyle w:val="CommentReference"/>
          <w:rFonts w:asciiTheme="minorHAnsi" w:eastAsiaTheme="minorHAnsi" w:hAnsiTheme="minorHAnsi" w:cstheme="minorBidi"/>
          <w:color w:val="auto"/>
          <w:lang w:val="de-DE"/>
        </w:rPr>
        <w:commentReference w:id="162"/>
      </w:r>
    </w:p>
    <w:p w14:paraId="001907BE" w14:textId="5C09C7AC"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r w:rsidR="00AA5336">
        <w:rPr>
          <w:rStyle w:val="MainTextTegn"/>
        </w:rPr>
        <w:t xml:space="preserve">target </w:t>
      </w:r>
      <w:r w:rsidR="00893C67">
        <w:rPr>
          <w:rStyle w:val="MainTextTegn"/>
        </w:rPr>
        <w:t>force tremor</w:t>
      </w:r>
      <w:r w:rsidRPr="00711CDC">
        <w:rPr>
          <w:rStyle w:val="MainTextTegn"/>
        </w:rPr>
        <w:t xml:space="preserve"> amplitude</w:t>
      </w:r>
      <w:r w:rsidR="00893C67">
        <w:rPr>
          <w:rStyle w:val="MainTextTegn"/>
        </w:rPr>
        <w:t xml:space="preserve"> </w:t>
      </w:r>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r w:rsidR="00F459B1">
        <w:rPr>
          <w:rStyle w:val="MainTextTegn"/>
        </w:rPr>
        <w:t>measure</w:t>
      </w:r>
      <w:r w:rsidR="00F447AB" w:rsidRPr="00711CDC">
        <w:rPr>
          <w:rStyle w:val="MainTextTegn"/>
        </w:rPr>
        <w:t>.</w:t>
      </w:r>
      <w:r w:rsidR="000F622A">
        <w:rPr>
          <w:rStyle w:val="MainTextTegn"/>
        </w:rPr>
        <w:t xml:space="preserve"> During </w:t>
      </w:r>
      <w:r w:rsidR="007C344A">
        <w:rPr>
          <w:rStyle w:val="MainTextTegn"/>
        </w:rPr>
        <w:t xml:space="preserve">the </w:t>
      </w:r>
      <w:r w:rsidR="00876C98">
        <w:rPr>
          <w:rStyle w:val="MainTextTegn"/>
        </w:rPr>
        <w:t>high</w:t>
      </w:r>
      <w:r w:rsidR="000F622A">
        <w:rPr>
          <w:rStyle w:val="MainTextTegn"/>
        </w:rPr>
        <w:t xml:space="preserve"> visual, auditory or combined a</w:t>
      </w:r>
      <w:r w:rsidR="008B1ABE">
        <w:rPr>
          <w:rStyle w:val="MainTextTegn"/>
        </w:rPr>
        <w:t>u</w:t>
      </w:r>
      <w:r w:rsidR="000F622A">
        <w:rPr>
          <w:rStyle w:val="MainTextTegn"/>
        </w:rPr>
        <w:t>dio-visual feedback</w:t>
      </w:r>
      <w:r w:rsidR="008B1ABE">
        <w:rPr>
          <w:rStyle w:val="MainTextTegn"/>
        </w:rPr>
        <w:t xml:space="preserve"> </w:t>
      </w:r>
      <w:r w:rsidR="007C344A">
        <w:rPr>
          <w:rStyle w:val="MainTextTegn"/>
        </w:rPr>
        <w:t>tasks the tremor amplitude was significantly increased.</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w:t>
      </w:r>
      <w:r w:rsidR="00611FA4">
        <w:rPr>
          <w:rStyle w:val="Heading2Char"/>
          <w:rFonts w:ascii="STIX Two Text" w:eastAsiaTheme="minorEastAsia" w:hAnsi="STIX Two Text"/>
          <w:b w:val="0"/>
          <w:bCs w:val="0"/>
          <w:iCs w:val="0"/>
          <w:color w:val="000000" w:themeColor="text1"/>
          <w:sz w:val="20"/>
          <w:szCs w:val="20"/>
        </w:rPr>
        <w:t xml:space="preserve">audio-visual </w:t>
      </w:r>
      <w:r w:rsidR="0027778A" w:rsidRPr="008474AF">
        <w:rPr>
          <w:rStyle w:val="Heading2Char"/>
          <w:rFonts w:ascii="STIX Two Text" w:eastAsiaTheme="minorEastAsia" w:hAnsi="STIX Two Text"/>
          <w:b w:val="0"/>
          <w:bCs w:val="0"/>
          <w:iCs w:val="0"/>
          <w:color w:val="000000" w:themeColor="text1"/>
          <w:sz w:val="20"/>
          <w:szCs w:val="20"/>
        </w:rPr>
        <w:t>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 xml:space="preserve">increase </w:t>
      </w:r>
      <w:r w:rsidR="00B04F79">
        <w:rPr>
          <w:rStyle w:val="Heading2Char"/>
          <w:rFonts w:ascii="STIX Two Text" w:eastAsiaTheme="minorEastAsia" w:hAnsi="STIX Two Text"/>
          <w:b w:val="0"/>
          <w:bCs w:val="0"/>
          <w:iCs w:val="0"/>
          <w:color w:val="000000" w:themeColor="text1"/>
          <w:sz w:val="20"/>
          <w:szCs w:val="20"/>
        </w:rPr>
        <w:t>of</w:t>
      </w:r>
      <w:r w:rsidR="00E02EBA" w:rsidRPr="008474AF">
        <w:rPr>
          <w:rStyle w:val="Heading2Char"/>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w:t>
      </w:r>
      <w:r w:rsidR="00E02EBA" w:rsidRPr="008474AF">
        <w:rPr>
          <w:rStyle w:val="Heading2Char"/>
          <w:rFonts w:ascii="STIX Two Text" w:eastAsiaTheme="minorEastAsia" w:hAnsi="STIX Two Text"/>
          <w:b w:val="0"/>
          <w:bCs w:val="0"/>
          <w:iCs w:val="0"/>
          <w:color w:val="000000" w:themeColor="text1"/>
          <w:sz w:val="20"/>
          <w:szCs w:val="20"/>
        </w:rPr>
        <w:t>.</w:t>
      </w:r>
    </w:p>
    <w:p w14:paraId="07FC9F60" w14:textId="46B0C38E" w:rsidR="009D1BB8" w:rsidRDefault="00C22F98" w:rsidP="00666225">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00103B38">
        <w:rPr>
          <w:rStyle w:val="Heading2Char"/>
          <w:rFonts w:ascii="STIX Two Text" w:eastAsiaTheme="minorEastAsia" w:hAnsi="STIX Two Text"/>
          <w:b w:val="0"/>
          <w:bCs w:val="0"/>
          <w:iCs w:val="0"/>
          <w:color w:val="000000" w:themeColor="text1"/>
          <w:sz w:val="20"/>
          <w:szCs w:val="20"/>
        </w:rPr>
        <w:t xml:space="preserve"> </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xml:space="preserve">, </w:t>
      </w:r>
      <w:r w:rsidR="00D0724E">
        <w:rPr>
          <w:rStyle w:val="Heading2Char"/>
          <w:rFonts w:ascii="STIX Two Text" w:eastAsiaTheme="minorEastAsia" w:hAnsi="STIX Two Text"/>
          <w:b w:val="0"/>
          <w:bCs w:val="0"/>
          <w:iCs w:val="0"/>
          <w:color w:val="000000" w:themeColor="text1"/>
          <w:sz w:val="20"/>
          <w:szCs w:val="20"/>
        </w:rPr>
        <w:t>our study</w:t>
      </w:r>
      <w:r w:rsidR="00CC1D36" w:rsidRPr="00711CDC">
        <w:rPr>
          <w:rStyle w:val="Heading2Char"/>
          <w:rFonts w:ascii="STIX Two Text" w:eastAsiaTheme="minorEastAsia" w:hAnsi="STIX Two Text"/>
          <w:b w:val="0"/>
          <w:bCs w:val="0"/>
          <w:iCs w:val="0"/>
          <w:color w:val="000000" w:themeColor="text1"/>
          <w:sz w:val="20"/>
          <w:szCs w:val="20"/>
        </w:rPr>
        <w:t xml:space="preserve"> is the first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different</w:t>
      </w:r>
      <w:r w:rsidR="0001513A">
        <w:rPr>
          <w:rStyle w:val="Heading2Char"/>
          <w:rFonts w:ascii="STIX Two Text" w:eastAsiaTheme="minorEastAsia" w:hAnsi="STIX Two Text"/>
          <w:b w:val="0"/>
          <w:bCs w:val="0"/>
          <w:iCs w:val="0"/>
          <w:color w:val="000000" w:themeColor="text1"/>
          <w:sz w:val="20"/>
          <w:szCs w:val="20"/>
        </w:rPr>
        <w:t xml:space="preserve">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634935">
        <w:rPr>
          <w:rStyle w:val="Heading2Char"/>
          <w:rFonts w:ascii="STIX Two Text" w:eastAsiaTheme="minorEastAsia" w:hAnsi="STIX Two Text"/>
          <w:b w:val="0"/>
          <w:bCs w:val="0"/>
          <w:iCs w:val="0"/>
          <w:color w:val="000000" w:themeColor="text1"/>
          <w:sz w:val="20"/>
          <w:szCs w:val="20"/>
        </w:rPr>
        <w:t xml:space="preserve"> (i.e. auditory)</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in a comparable</w:t>
      </w:r>
      <w:r w:rsidR="00FA093F">
        <w:rPr>
          <w:rStyle w:val="Heading2Char"/>
          <w:rFonts w:ascii="STIX Two Text" w:eastAsiaTheme="minorEastAsia" w:hAnsi="STIX Two Text"/>
          <w:b w:val="0"/>
          <w:bCs w:val="0"/>
          <w:iCs w:val="0"/>
          <w:color w:val="000000" w:themeColor="text1"/>
          <w:sz w:val="20"/>
          <w:szCs w:val="20"/>
        </w:rPr>
        <w:t xml:space="preserve"> </w:t>
      </w:r>
      <w:r w:rsidR="00F865C4">
        <w:rPr>
          <w:rStyle w:val="Heading2Char"/>
          <w:rFonts w:ascii="STIX Two Text" w:eastAsiaTheme="minorEastAsia" w:hAnsi="STIX Two Text"/>
          <w:b w:val="0"/>
          <w:bCs w:val="0"/>
          <w:iCs w:val="0"/>
          <w:color w:val="000000" w:themeColor="text1"/>
          <w:sz w:val="20"/>
          <w:szCs w:val="20"/>
        </w:rPr>
        <w:t>scale.</w:t>
      </w:r>
      <w:r w:rsidR="00C77B24">
        <w:rPr>
          <w:rStyle w:val="Heading2Char"/>
          <w:rFonts w:ascii="STIX Two Text" w:eastAsiaTheme="minorEastAsia" w:hAnsi="STIX Two Text"/>
          <w:b w:val="0"/>
          <w:bCs w:val="0"/>
          <w:iCs w:val="0"/>
          <w:color w:val="000000" w:themeColor="text1"/>
          <w:sz w:val="20"/>
          <w:szCs w:val="20"/>
        </w:rPr>
        <w:t xml:space="preserve"> </w:t>
      </w:r>
    </w:p>
    <w:p w14:paraId="15C8153D" w14:textId="350886F0" w:rsidR="00EF5151" w:rsidRDefault="00BE401E" w:rsidP="00C12095">
      <w:pPr>
        <w:pStyle w:val="MainText"/>
        <w:rPr>
          <w:rStyle w:val="Heading2Char"/>
          <w:rFonts w:ascii="STIX Two Text" w:eastAsiaTheme="minorEastAsia" w:hAnsi="STIX Two Text"/>
          <w:b w:val="0"/>
          <w:bCs w:val="0"/>
          <w:iCs w:val="0"/>
          <w:noProof/>
          <w:color w:val="000000" w:themeColor="text1"/>
          <w:sz w:val="20"/>
          <w:szCs w:val="20"/>
        </w:rPr>
      </w:pPr>
      <w:r>
        <w:rPr>
          <w:rStyle w:val="Heading2Char"/>
          <w:rFonts w:ascii="STIX Two Text" w:eastAsiaTheme="minorEastAsia" w:hAnsi="STIX Two Text"/>
          <w:b w:val="0"/>
          <w:bCs w:val="0"/>
          <w:iCs w:val="0"/>
          <w:color w:val="000000" w:themeColor="text1"/>
          <w:sz w:val="20"/>
          <w:szCs w:val="20"/>
        </w:rPr>
        <w:t xml:space="preserve">The </w:t>
      </w:r>
      <w:r w:rsidR="00D30A08">
        <w:rPr>
          <w:rStyle w:val="Heading2Char"/>
          <w:rFonts w:ascii="STIX Two Text" w:eastAsiaTheme="minorEastAsia" w:hAnsi="STIX Two Text"/>
          <w:b w:val="0"/>
          <w:bCs w:val="0"/>
          <w:iCs w:val="0"/>
          <w:color w:val="000000" w:themeColor="text1"/>
          <w:sz w:val="20"/>
          <w:szCs w:val="20"/>
        </w:rPr>
        <w:t>increase of the tremor amplitude</w:t>
      </w:r>
      <w:r w:rsidR="006C3FD5">
        <w:rPr>
          <w:rStyle w:val="Heading2Char"/>
          <w:rFonts w:ascii="STIX Two Text" w:eastAsiaTheme="minorEastAsia" w:hAnsi="STIX Two Text"/>
          <w:b w:val="0"/>
          <w:bCs w:val="0"/>
          <w:iCs w:val="0"/>
          <w:color w:val="000000" w:themeColor="text1"/>
          <w:sz w:val="20"/>
          <w:szCs w:val="20"/>
        </w:rPr>
        <w:t xml:space="preserve"> </w:t>
      </w:r>
      <w:r w:rsidR="00B84F4E">
        <w:rPr>
          <w:rStyle w:val="Heading2Char"/>
          <w:rFonts w:ascii="STIX Two Text" w:eastAsiaTheme="minorEastAsia" w:hAnsi="STIX Two Text"/>
          <w:b w:val="0"/>
          <w:bCs w:val="0"/>
          <w:iCs w:val="0"/>
          <w:color w:val="000000" w:themeColor="text1"/>
          <w:sz w:val="20"/>
          <w:szCs w:val="20"/>
        </w:rPr>
        <w:t>during the auditory-only condition</w:t>
      </w:r>
      <w:r w:rsidR="00D30A08">
        <w:rPr>
          <w:rStyle w:val="Heading2Char"/>
          <w:rFonts w:ascii="STIX Two Text" w:eastAsiaTheme="minorEastAsia" w:hAnsi="STIX Two Text"/>
          <w:b w:val="0"/>
          <w:bCs w:val="0"/>
          <w:iCs w:val="0"/>
          <w:color w:val="000000" w:themeColor="text1"/>
          <w:sz w:val="20"/>
          <w:szCs w:val="20"/>
        </w:rPr>
        <w:t xml:space="preserve"> cannot be explained by an increased error</w:t>
      </w:r>
      <w:r w:rsidR="00B84F4E">
        <w:rPr>
          <w:rStyle w:val="Heading2Char"/>
          <w:rFonts w:ascii="STIX Two Text" w:eastAsiaTheme="minorEastAsia" w:hAnsi="STIX Two Text"/>
          <w:b w:val="0"/>
          <w:bCs w:val="0"/>
          <w:iCs w:val="0"/>
          <w:color w:val="000000" w:themeColor="text1"/>
          <w:sz w:val="20"/>
          <w:szCs w:val="20"/>
        </w:rPr>
        <w:t xml:space="preserve"> since the </w:t>
      </w:r>
      <w:r w:rsidR="00B84F4E">
        <w:rPr>
          <w:noProof/>
        </w:rPr>
        <w:t>MF, RMSE and 0-3 Hz force power as markers for non-tremulous movements did not differ between the conditions or groups.</w:t>
      </w:r>
    </w:p>
    <w:p w14:paraId="23A3B94C" w14:textId="134BDDDF" w:rsidR="004E1383" w:rsidRDefault="00EE6A2D" w:rsidP="00C12095">
      <w:pPr>
        <w:pStyle w:val="MainText"/>
      </w:pPr>
      <w:r>
        <w:rPr>
          <w:rStyle w:val="Heading2Char"/>
          <w:rFonts w:ascii="STIX Two Text" w:eastAsiaTheme="minorEastAsia" w:hAnsi="STIX Two Text"/>
          <w:b w:val="0"/>
          <w:bCs w:val="0"/>
          <w:iCs w:val="0"/>
          <w:color w:val="000000" w:themeColor="text1"/>
          <w:sz w:val="20"/>
          <w:szCs w:val="20"/>
        </w:rPr>
        <w:t>Our findings raise</w:t>
      </w:r>
      <w:r w:rsidR="00C12095">
        <w:rPr>
          <w:rStyle w:val="Heading2Char"/>
          <w:rFonts w:ascii="STIX Two Text" w:eastAsiaTheme="minorEastAsia" w:hAnsi="STIX Two Text"/>
          <w:b w:val="0"/>
          <w:bCs w:val="0"/>
          <w:iCs w:val="0"/>
          <w:color w:val="000000" w:themeColor="text1"/>
          <w:sz w:val="20"/>
          <w:szCs w:val="20"/>
        </w:rPr>
        <w:t xml:space="preserve"> the question, </w:t>
      </w:r>
      <w:r w:rsidR="001645E0">
        <w:t>whether</w:t>
      </w:r>
      <w:r w:rsidR="001645E0" w:rsidRPr="0001513A">
        <w:t xml:space="preserve"> </w:t>
      </w:r>
      <w:r w:rsidR="00C12095" w:rsidRPr="0001513A">
        <w:t xml:space="preserve">there is a common underlying mechanism for sensory feedback induced tremor modulation in the context of different sensory qualities. </w:t>
      </w:r>
    </w:p>
    <w:p w14:paraId="435B7B40" w14:textId="5E41F844" w:rsidR="00403C53" w:rsidRPr="0001513A" w:rsidRDefault="00403C53" w:rsidP="00403C53">
      <w:pPr>
        <w:pStyle w:val="MainText"/>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w:t>
      </w:r>
      <w:r w:rsidRPr="0001513A">
        <w:t>parietal lobule associated with alterations of essential tremor amplitude during visual feedback manipulation in a grip force task</w:t>
      </w:r>
      <w:r w:rsidR="001645E0">
        <w:t xml:space="preserve"> </w:t>
      </w:r>
      <w:r w:rsidRPr="0001513A">
        <w:fldChar w:fldCharType="begin"/>
      </w:r>
      <w:r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Pr="0001513A">
        <w:fldChar w:fldCharType="separate"/>
      </w:r>
      <w:r w:rsidRPr="0001513A">
        <w:t>(Archer, Coombes et al. 2017)</w:t>
      </w:r>
      <w:r w:rsidRPr="0001513A">
        <w:fldChar w:fldCharType="end"/>
      </w:r>
      <w:r w:rsidR="001645E0">
        <w:t>.</w:t>
      </w:r>
      <w:r w:rsidRPr="0001513A">
        <w:t xml:space="preserve"> Interestingly, by the same group visual feedback-induced tremor exacerbation in patients with dystonic tremor was found as well, but in this patient group tremor amplitude modulation was not coupled to an associated dysfunction of visual cortex regions</w:t>
      </w:r>
      <w:r w:rsidR="001645E0">
        <w:t xml:space="preserve"> </w:t>
      </w:r>
      <w:r w:rsidRPr="0001513A">
        <w:fldChar w:fldCharType="begin"/>
      </w:r>
      <w:r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Pr="0001513A">
        <w:fldChar w:fldCharType="separate"/>
      </w:r>
      <w:r w:rsidRPr="0001513A">
        <w:t>(DeSimone, Archer et al. 2019)</w:t>
      </w:r>
      <w:r w:rsidRPr="0001513A">
        <w:fldChar w:fldCharType="end"/>
      </w:r>
      <w:r w:rsidR="001645E0">
        <w:t>.</w:t>
      </w:r>
      <w:r w:rsidRPr="0001513A">
        <w:t xml:space="preserve"> </w:t>
      </w:r>
      <w:r>
        <w:t>Taken t</w:t>
      </w:r>
      <w:r w:rsidRPr="0001513A">
        <w:t>ogether with our finding that force tremor amplitude is comparably modulated by auditory feedback</w:t>
      </w:r>
      <w:r>
        <w:t xml:space="preserve"> as well</w:t>
      </w:r>
      <w:r w:rsidRPr="0001513A">
        <w:t xml:space="preserve">, this </w:t>
      </w:r>
      <w:r>
        <w:t xml:space="preserve">underlines the role of </w:t>
      </w:r>
      <w:r w:rsidRPr="0001513A">
        <w:t>a common underlying mechanism for sensory feedback induced tremor modulation</w:t>
      </w:r>
      <w:r>
        <w:t xml:space="preserve"> apart from the visual network.</w:t>
      </w:r>
    </w:p>
    <w:p w14:paraId="33C41F16" w14:textId="27943033" w:rsidR="00403C53" w:rsidRDefault="00403C53" w:rsidP="00403C53">
      <w:pPr>
        <w:pStyle w:val="MainText"/>
      </w:pPr>
      <w:r w:rsidRPr="0001513A">
        <w:t xml:space="preserve">Since the processing of afferent auditory and visual signals encompasses different neuroanatomical regions, it seems </w:t>
      </w:r>
      <w:r w:rsidRPr="0001513A">
        <w:t>questionable that specific sensory networks exert a direct tremor modulating effect.</w:t>
      </w:r>
    </w:p>
    <w:p w14:paraId="1C387D8A" w14:textId="77777777" w:rsidR="004E1383" w:rsidRDefault="004E1383" w:rsidP="00C12095">
      <w:pPr>
        <w:pStyle w:val="MainText"/>
      </w:pPr>
    </w:p>
    <w:p w14:paraId="6994FB03" w14:textId="619D22A9" w:rsidR="006C21C7" w:rsidRDefault="0008325D" w:rsidP="00C12095">
      <w:pPr>
        <w:pStyle w:val="MainText"/>
      </w:pPr>
      <w:r>
        <w:t>We hypothesized, that an increased arousal</w:t>
      </w:r>
      <w:r w:rsidR="00456133">
        <w:t xml:space="preserve"> itself could</w:t>
      </w:r>
      <w:r>
        <w:t xml:space="preserve"> </w:t>
      </w:r>
      <w:r w:rsidR="00DF652D">
        <w:t xml:space="preserve">mediate the </w:t>
      </w:r>
      <w:r w:rsidR="001968CC">
        <w:t xml:space="preserve">intensification of the tremor amplitude. </w:t>
      </w:r>
    </w:p>
    <w:p w14:paraId="7FDDD80B" w14:textId="23DE3115" w:rsidR="007E7D85" w:rsidRDefault="006C21C7" w:rsidP="0025695D">
      <w:pPr>
        <w:pStyle w:val="MainText"/>
      </w:pPr>
      <w:r w:rsidRPr="0001513A">
        <w:t xml:space="preserve">Recently, a modulatory role of cognitive effort during a serial seven task, as measured by a coincident pupillary dilation, onto the rest tremor network of Parkinson´s disease </w:t>
      </w:r>
      <w:r w:rsidR="001645E0">
        <w:t xml:space="preserve">(PD) </w:t>
      </w:r>
      <w:r w:rsidRPr="0001513A">
        <w:t>was</w:t>
      </w:r>
      <w:r w:rsidRPr="00E8766D">
        <w:t xml:space="preserve"> shown</w:t>
      </w:r>
      <w:r w:rsidR="001645E0">
        <w:t xml:space="preserve"> </w:t>
      </w:r>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Dirkx, Zach et al. 2020)</w:t>
      </w:r>
      <w:r w:rsidRPr="00E8766D">
        <w:fldChar w:fldCharType="end"/>
      </w:r>
      <w:r w:rsidR="001645E0">
        <w:t>.</w:t>
      </w:r>
      <w:r w:rsidRPr="00E8766D">
        <w:t xml:space="preserve"> This effect </w:t>
      </w:r>
      <w:r>
        <w:t>was</w:t>
      </w:r>
      <w:r w:rsidRPr="00E8766D">
        <w:t xml:space="preserve"> most likely exerted by direct bottom-up noradrenergic influences onto the thalamus and indirectly by top-down cognitive influences onto the </w:t>
      </w:r>
      <w:proofErr w:type="spellStart"/>
      <w:r w:rsidRPr="00E8766D">
        <w:t>cerebello</w:t>
      </w:r>
      <w:proofErr w:type="spellEnd"/>
      <w:r w:rsidRPr="00E8766D">
        <w:t>-</w:t>
      </w:r>
      <w:proofErr w:type="spellStart"/>
      <w:r w:rsidRPr="00E8766D">
        <w:t>thalamo</w:t>
      </w:r>
      <w:proofErr w:type="spellEnd"/>
      <w:r w:rsidRPr="00E8766D">
        <w:t xml:space="preserve">-cortical circuit. Since the thalamus is a key node not </w:t>
      </w:r>
      <w:r w:rsidRPr="0001513A">
        <w:t xml:space="preserve">only within the PD resting tremor network but also </w:t>
      </w:r>
      <w:r>
        <w:t xml:space="preserve">the </w:t>
      </w:r>
      <w:r w:rsidRPr="0001513A">
        <w:t>action tremor network</w:t>
      </w:r>
      <w:r>
        <w:t xml:space="preserve"> in ET</w:t>
      </w:r>
      <w:r w:rsidRPr="0001513A">
        <w:t xml:space="preserve"> as well, an amplification of action tremor by ascending noradrenergic systems seems </w:t>
      </w:r>
      <w:r>
        <w:t>possible</w:t>
      </w:r>
      <w:r w:rsidRPr="0001513A">
        <w:t>.</w:t>
      </w:r>
      <w:r w:rsidR="0025695D">
        <w:t xml:space="preserve"> </w:t>
      </w:r>
    </w:p>
    <w:p w14:paraId="16FF539C" w14:textId="1E0DA715" w:rsidR="0025695D" w:rsidRDefault="0025695D" w:rsidP="0025695D">
      <w:pPr>
        <w:pStyle w:val="MainText"/>
      </w:pPr>
      <w:r w:rsidRPr="0001513A">
        <w:t xml:space="preserve">Enhanced feedback of any sensory quality during target driven physical tasks might </w:t>
      </w:r>
      <w:r>
        <w:t>increase the arousal/perceived effort level</w:t>
      </w:r>
      <w:r w:rsidRPr="0001513A">
        <w:t xml:space="preserve"> and thereby activate the ascending noradrenergic system, with the locus coeruleus (LC) as main effector. Recent neuroimaging studies have confirmed a close relationship between the LC and bilateral</w:t>
      </w:r>
      <w:r>
        <w:t xml:space="preserve"> </w:t>
      </w:r>
      <w:r w:rsidRPr="0001513A">
        <w:t>thalamus and the cerebellum, both key regions within the action tremor network</w:t>
      </w:r>
      <w:r w:rsidR="001645E0">
        <w:t xml:space="preserve"> </w:t>
      </w:r>
      <w:r w:rsidRPr="0001513A">
        <w:fldChar w:fldCharType="begin"/>
      </w:r>
      <w:r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Pr="0001513A">
        <w:fldChar w:fldCharType="separate"/>
      </w:r>
      <w:r w:rsidRPr="0001513A">
        <w:t>(Liebe, Kaufmann et al. 2020)</w:t>
      </w:r>
      <w:r w:rsidRPr="0001513A">
        <w:fldChar w:fldCharType="end"/>
      </w:r>
      <w:r w:rsidR="001645E0">
        <w:t>.</w:t>
      </w:r>
      <w:r w:rsidRPr="0001513A">
        <w:t xml:space="preserve"> Therefore, cognitive arousal/perceived effort during motor tasks, induced by enhanced sensory feedback of any quality, might activate the LC-noradrenergic system and thereby mediate an amplification of action tremor amplitude </w:t>
      </w:r>
      <w:r>
        <w:t>via</w:t>
      </w:r>
      <w:r w:rsidRPr="0001513A">
        <w:t xml:space="preserve"> thalamic and cerebellar projections of the LC.</w:t>
      </w:r>
    </w:p>
    <w:p w14:paraId="18852E39" w14:textId="5658B789" w:rsidR="00C12095" w:rsidRPr="0001513A" w:rsidRDefault="008977D7" w:rsidP="00C12095">
      <w:pPr>
        <w:pStyle w:val="MainText"/>
      </w:pPr>
      <w:r>
        <w:t>Therefore</w:t>
      </w:r>
      <w:r w:rsidR="001645E0">
        <w:t>,</w:t>
      </w:r>
      <w:r w:rsidR="00421D8C">
        <w:t xml:space="preserve"> in our experiment</w:t>
      </w:r>
      <w:r>
        <w:t xml:space="preserve">, </w:t>
      </w:r>
      <w:r w:rsidR="00C12095" w:rsidRPr="0001513A">
        <w:t>pupil diameter</w:t>
      </w:r>
      <w:r>
        <w:t xml:space="preserve"> was measured</w:t>
      </w:r>
      <w:r w:rsidR="00C12095" w:rsidRPr="0001513A">
        <w:t xml:space="preserve"> as a marker for cognitive arousal and an increase of pupil </w:t>
      </w:r>
      <w:r w:rsidR="00B65111">
        <w:t>size</w:t>
      </w:r>
      <w:r w:rsidR="00C12095" w:rsidRPr="0001513A">
        <w:t xml:space="preserve"> during the enhanced </w:t>
      </w:r>
      <w:r w:rsidR="00C06195">
        <w:t xml:space="preserve">auditory and audio-visual </w:t>
      </w:r>
      <w:r w:rsidR="00965CEA">
        <w:t>feedback</w:t>
      </w:r>
      <w:r w:rsidR="00C12095" w:rsidRPr="0001513A">
        <w:t xml:space="preserve"> trials</w:t>
      </w:r>
      <w:r w:rsidR="0024372A">
        <w:t xml:space="preserve"> was found</w:t>
      </w:r>
      <w:r w:rsidR="00C12095" w:rsidRPr="0001513A">
        <w:t>.</w:t>
      </w:r>
      <w:r w:rsidR="00965CEA">
        <w:t xml:space="preserve"> Only during </w:t>
      </w:r>
      <w:r w:rsidR="002C72AD">
        <w:t>the enhanced visual</w:t>
      </w:r>
      <w:r w:rsidR="001D6234">
        <w:t>-</w:t>
      </w:r>
      <w:r w:rsidR="002C72AD">
        <w:t>only feedback there was no significant pupil dilation</w:t>
      </w:r>
      <w:r w:rsidR="005443CE">
        <w:t xml:space="preserve"> (although a non-significant trend)</w:t>
      </w:r>
      <w:r w:rsidR="002C72AD">
        <w:t xml:space="preserve">, which is most likely explained by </w:t>
      </w:r>
      <w:r w:rsidR="00F92503">
        <w:t xml:space="preserve">the </w:t>
      </w:r>
      <w:r w:rsidR="0026279F">
        <w:t>changes in external illumination during the</w:t>
      </w:r>
      <w:r w:rsidR="00662404">
        <w:t xml:space="preserve"> </w:t>
      </w:r>
      <w:r w:rsidR="00101CF0">
        <w:t xml:space="preserve">visual-only feedback, triggering </w:t>
      </w:r>
      <w:r w:rsidR="00662184">
        <w:t>a pupil constriction</w:t>
      </w:r>
      <w:r w:rsidR="00CB1C93">
        <w:t xml:space="preserve"> and hampering the pupil dilation</w:t>
      </w:r>
      <w:r w:rsidR="00A10039">
        <w:t>.</w:t>
      </w:r>
      <w:r w:rsidR="00C12095" w:rsidRPr="0001513A">
        <w:t xml:space="preserve"> </w:t>
      </w:r>
      <w:r w:rsidR="00737806">
        <w:t xml:space="preserve">Since external illumination remained </w:t>
      </w:r>
      <w:r w:rsidR="00E563A1">
        <w:t>constant during the auditory feedback trials,</w:t>
      </w:r>
      <w:r w:rsidR="00E96F46">
        <w:t xml:space="preserve"> </w:t>
      </w:r>
      <w:r w:rsidR="00B65111">
        <w:t xml:space="preserve">pupil dilation </w:t>
      </w:r>
      <w:r w:rsidR="001645E0">
        <w:t>occurred</w:t>
      </w:r>
      <w:r w:rsidR="00B65111">
        <w:t xml:space="preserve"> independent</w:t>
      </w:r>
      <w:r w:rsidR="00E86AA9">
        <w:t>ly</w:t>
      </w:r>
      <w:r w:rsidR="00B65111">
        <w:t xml:space="preserve"> of external</w:t>
      </w:r>
      <w:r w:rsidR="00C12095" w:rsidRPr="0001513A">
        <w:t xml:space="preserve"> visual</w:t>
      </w:r>
      <w:r w:rsidR="00662404">
        <w:t xml:space="preserve"> input</w:t>
      </w:r>
      <w:r w:rsidR="00C12095" w:rsidRPr="0001513A">
        <w:t>. It´s rather probable, that the pupil dilation reflects an increased arousal during the large-scale feedback trials. Pupil size coincides with cognitive arousal and the task evoked pupillary response is known to reflect the mental effort to perform the task</w:t>
      </w:r>
      <w:r w:rsidR="001645E0">
        <w:t xml:space="preserve"> </w:t>
      </w:r>
      <w:r w:rsidR="00C12095" w:rsidRPr="0001513A">
        <w:fldChar w:fldCharType="begin"/>
      </w:r>
      <w:r w:rsidR="00C12095"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C12095" w:rsidRPr="0001513A">
        <w:t>(Beatty 1982)</w:t>
      </w:r>
      <w:r w:rsidR="00C12095" w:rsidRPr="0001513A">
        <w:fldChar w:fldCharType="end"/>
      </w:r>
      <w:r w:rsidR="00C12095" w:rsidRPr="0001513A">
        <w:t>, which was also shown in ET patients</w:t>
      </w:r>
      <w:r w:rsidR="007174AD">
        <w:t xml:space="preserve"> by our group</w:t>
      </w:r>
      <w:r w:rsidR="001645E0">
        <w:t xml:space="preserve"> </w:t>
      </w:r>
      <w:r w:rsidR="00C12095" w:rsidRPr="0001513A">
        <w:fldChar w:fldCharType="begin"/>
      </w:r>
      <w:r w:rsidR="00C12095"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C12095" w:rsidRPr="0001513A">
        <w:t>(Becktepe, Govert et al. 2019)</w:t>
      </w:r>
      <w:r w:rsidR="00C12095" w:rsidRPr="0001513A">
        <w:fldChar w:fldCharType="end"/>
      </w:r>
      <w:r w:rsidR="001645E0">
        <w:t>.</w:t>
      </w:r>
      <w:r w:rsidR="00C12095" w:rsidRPr="0001513A">
        <w:t xml:space="preserve"> ﻿Apart from mental effort, pupil diameter also increases during physical effort, thereby reflecting not only the actual intensity of the physical activity but also the individual perception of the effort</w:t>
      </w:r>
      <w:r w:rsidR="001645E0">
        <w:t xml:space="preserve"> </w:t>
      </w:r>
      <w:r w:rsidR="00C12095" w:rsidRPr="0001513A">
        <w:fldChar w:fldCharType="begin"/>
      </w:r>
      <w:r w:rsidR="00C12095"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C12095" w:rsidRPr="0001513A">
        <w:t>(Zenon, Sidibe et al. 2014)</w:t>
      </w:r>
      <w:r w:rsidR="00C12095" w:rsidRPr="0001513A">
        <w:fldChar w:fldCharType="end"/>
      </w:r>
      <w:r w:rsidR="001645E0">
        <w:t>.</w:t>
      </w:r>
      <w:r w:rsidR="00C12095" w:rsidRPr="0001513A">
        <w:t xml:space="preserve"> In summary, pupil size mirrors the level of effort, which is invested in a task, irrespective of whether it is physical or mental. Therefore, we hypothesize that tremor patients perceived a higher effort during the large-scale feedback tasks, </w:t>
      </w:r>
      <w:r w:rsidR="00077587">
        <w:t xml:space="preserve">as </w:t>
      </w:r>
      <w:r w:rsidR="00C12095" w:rsidRPr="0001513A">
        <w:t xml:space="preserve">reflected by the larger pupil diameter. </w:t>
      </w:r>
      <w:r w:rsidR="00005D5B">
        <w:t>Thus</w:t>
      </w:r>
      <w:r w:rsidR="00C12095" w:rsidRPr="0001513A">
        <w:t xml:space="preserve">, that the subjectively perceived effort itself </w:t>
      </w:r>
      <w:r w:rsidR="00005D5B">
        <w:t xml:space="preserve">could </w:t>
      </w:r>
      <w:r w:rsidR="00C12095" w:rsidRPr="0001513A">
        <w:t xml:space="preserve">exert a modulatory role on target force tremor amplitude. </w:t>
      </w:r>
    </w:p>
    <w:p w14:paraId="6390CB4B" w14:textId="4721899F"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Heading2Char"/>
          <w:rFonts w:ascii="STIX Two Text" w:eastAsiaTheme="minorEastAsia" w:hAnsi="STIX Two Text"/>
          <w:b w:val="0"/>
          <w:bCs w:val="0"/>
          <w:iCs w:val="0"/>
          <w:color w:val="000000" w:themeColor="text1"/>
          <w:sz w:val="20"/>
          <w:szCs w:val="20"/>
        </w:rPr>
      </w:pPr>
      <w:r>
        <w:rPr>
          <w:noProof/>
        </w:rPr>
        <w:lastRenderedPageBreak/>
        <mc:AlternateContent>
          <mc:Choice Requires="wps">
            <w:drawing>
              <wp:inline distT="0" distB="0" distL="0" distR="0" wp14:anchorId="6E2285B9" wp14:editId="2558EFEB">
                <wp:extent cx="3209991" cy="4509370"/>
                <wp:effectExtent l="0" t="0" r="28575" b="2476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4509370"/>
                        </a:xfrm>
                        <a:prstGeom prst="rect">
                          <a:avLst/>
                        </a:prstGeom>
                        <a:solidFill>
                          <a:srgbClr val="FFFFFF"/>
                        </a:solidFill>
                        <a:ln w="9525">
                          <a:solidFill>
                            <a:srgbClr val="000000"/>
                          </a:solidFill>
                          <a:miter lim="800000"/>
                          <a:headEnd/>
                          <a:tailEnd/>
                        </a:ln>
                      </wps:spPr>
                      <wps:txb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35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">
                <v:path arrowok="t"/>
                <v:textbo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p>
                  </w:txbxContent>
                </v:textbox>
                <w10:anchorlock/>
              </v:shape>
            </w:pict>
          </mc:Fallback>
        </mc:AlternateContent>
      </w:r>
    </w:p>
    <w:p w14:paraId="6DD0875B" w14:textId="68C8F307" w:rsidR="00C12095" w:rsidRPr="0001513A" w:rsidRDefault="00BB079C" w:rsidP="0001513A">
      <w:pPr>
        <w:pStyle w:val="MainText"/>
      </w:pPr>
      <w:r w:rsidRPr="0001513A">
        <w:t xml:space="preserve"> </w:t>
      </w:r>
    </w:p>
    <w:p w14:paraId="0871DE05" w14:textId="4384E7E4" w:rsidR="006D47D3" w:rsidRPr="006D47D3" w:rsidRDefault="00052BFB" w:rsidP="005207A8">
      <w:pPr>
        <w:pStyle w:val="Heading1"/>
        <w:rPr>
          <w:lang w:val="en-GB"/>
        </w:rPr>
      </w:pPr>
      <w:r>
        <w:rPr>
          <w:rFonts w:ascii="STIX Two Text" w:eastAsiaTheme="minorEastAsia" w:hAnsi="STIX Two Text" w:cs="Arial"/>
          <w:b w:val="0"/>
          <w:bCs w:val="0"/>
          <w:color w:val="000000" w:themeColor="text1"/>
          <w:kern w:val="0"/>
          <w:sz w:val="20"/>
          <w:lang w:val="en-GB"/>
        </w:rPr>
        <w:t xml:space="preserve">Another explanation </w:t>
      </w:r>
      <w:r w:rsidR="00854033">
        <w:rPr>
          <w:rFonts w:ascii="STIX Two Text" w:eastAsiaTheme="minorEastAsia" w:hAnsi="STIX Two Text" w:cs="Arial"/>
          <w:b w:val="0"/>
          <w:bCs w:val="0"/>
          <w:color w:val="000000" w:themeColor="text1"/>
          <w:kern w:val="0"/>
          <w:sz w:val="20"/>
          <w:lang w:val="en-GB"/>
        </w:rPr>
        <w:t xml:space="preserve">for sensory feedback dependent tremor modulation </w:t>
      </w:r>
      <w:r w:rsidR="00A814C5">
        <w:rPr>
          <w:rFonts w:ascii="STIX Two Text" w:eastAsiaTheme="minorEastAsia" w:hAnsi="STIX Two Text" w:cs="Arial"/>
          <w:b w:val="0"/>
          <w:bCs w:val="0"/>
          <w:color w:val="000000" w:themeColor="text1"/>
          <w:kern w:val="0"/>
          <w:sz w:val="20"/>
          <w:lang w:val="en-GB"/>
        </w:rPr>
        <w:t>could encompass the interaction between</w:t>
      </w:r>
      <w:r w:rsidR="00BE638C">
        <w:rPr>
          <w:rFonts w:ascii="STIX Two Text" w:eastAsiaTheme="minorEastAsia" w:hAnsi="STIX Two Text" w:cs="Arial"/>
          <w:b w:val="0"/>
          <w:bCs w:val="0"/>
          <w:color w:val="000000" w:themeColor="text1"/>
          <w:kern w:val="0"/>
          <w:sz w:val="20"/>
          <w:lang w:val="en-GB"/>
        </w:rPr>
        <w:t xml:space="preserve"> somatosensory cortex</w:t>
      </w:r>
      <w:r w:rsidR="00C30A01">
        <w:rPr>
          <w:rFonts w:ascii="STIX Two Text" w:eastAsiaTheme="minorEastAsia" w:hAnsi="STIX Two Text" w:cs="Arial"/>
          <w:b w:val="0"/>
          <w:bCs w:val="0"/>
          <w:color w:val="000000" w:themeColor="text1"/>
          <w:kern w:val="0"/>
          <w:sz w:val="20"/>
          <w:lang w:val="en-GB"/>
        </w:rPr>
        <w:t xml:space="preserve"> (S1)</w:t>
      </w:r>
      <w:r w:rsidR="00BE638C">
        <w:rPr>
          <w:rFonts w:ascii="STIX Two Text" w:eastAsiaTheme="minorEastAsia" w:hAnsi="STIX Two Text" w:cs="Arial"/>
          <w:b w:val="0"/>
          <w:bCs w:val="0"/>
          <w:color w:val="000000" w:themeColor="text1"/>
          <w:kern w:val="0"/>
          <w:sz w:val="20"/>
          <w:lang w:val="en-GB"/>
        </w:rPr>
        <w:t xml:space="preserve"> and</w:t>
      </w:r>
      <w:r w:rsidR="00A1565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the primary motor cortex (</w:t>
      </w:r>
      <w:r w:rsidR="005E11F1" w:rsidRPr="00F05B99">
        <w:rPr>
          <w:rFonts w:ascii="STIX Two Text" w:eastAsiaTheme="minorEastAsia" w:hAnsi="STIX Two Text" w:cs="Arial"/>
          <w:b w:val="0"/>
          <w:bCs w:val="0"/>
          <w:color w:val="000000" w:themeColor="text1"/>
          <w:kern w:val="0"/>
          <w:sz w:val="20"/>
          <w:lang w:val="en-GB"/>
        </w:rPr>
        <w:t>M1</w:t>
      </w:r>
      <w:r w:rsidR="003B5A10" w:rsidRPr="00F05B99">
        <w:rPr>
          <w:b w:val="0"/>
          <w:bCs w:val="0"/>
          <w:color w:val="000000" w:themeColor="text1"/>
          <w:lang w:val="en-GB"/>
        </w:rPr>
        <w:t>).</w:t>
      </w:r>
      <w:r w:rsidR="003B5A10" w:rsidRPr="00B942FD">
        <w:rPr>
          <w:lang w:val="en-GB"/>
        </w:rPr>
        <w:t xml:space="preserve"> </w:t>
      </w:r>
      <w:r w:rsidR="00C30A01" w:rsidRPr="00F05B99">
        <w:rPr>
          <w:rFonts w:ascii="STIX Two Text" w:eastAsiaTheme="minorEastAsia" w:hAnsi="STIX Two Text" w:cs="Arial"/>
          <w:b w:val="0"/>
          <w:bCs w:val="0"/>
          <w:color w:val="000000" w:themeColor="text1"/>
          <w:kern w:val="0"/>
          <w:sz w:val="20"/>
          <w:lang w:val="en-GB"/>
        </w:rPr>
        <w:t>M1</w:t>
      </w:r>
      <w:r w:rsidR="005E11F1" w:rsidRPr="005E11F1">
        <w:rPr>
          <w:rFonts w:ascii="STIX Two Text" w:eastAsiaTheme="minorEastAsia" w:hAnsi="STIX Two Text" w:cs="Arial"/>
          <w:b w:val="0"/>
          <w:bCs w:val="0"/>
          <w:color w:val="000000" w:themeColor="text1"/>
          <w:kern w:val="0"/>
          <w:sz w:val="20"/>
          <w:lang w:val="en-GB"/>
        </w:rPr>
        <w:t xml:space="preserve"> plays a crucial role as a feedback controller for motor control</w:t>
      </w:r>
      <w:r w:rsidR="00C30A0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perform</w:t>
      </w:r>
      <w:r w:rsidR="00C30A01">
        <w:rPr>
          <w:rFonts w:ascii="STIX Two Text" w:eastAsiaTheme="minorEastAsia" w:hAnsi="STIX Two Text" w:cs="Arial"/>
          <w:b w:val="0"/>
          <w:bCs w:val="0"/>
          <w:color w:val="000000" w:themeColor="text1"/>
          <w:kern w:val="0"/>
          <w:sz w:val="20"/>
          <w:lang w:val="en-GB"/>
        </w:rPr>
        <w:t>ing</w:t>
      </w:r>
      <w:r w:rsidR="005E11F1" w:rsidRPr="005E11F1">
        <w:rPr>
          <w:rFonts w:ascii="STIX Two Text" w:eastAsiaTheme="minorEastAsia" w:hAnsi="STIX Two Text" w:cs="Arial"/>
          <w:b w:val="0"/>
          <w:bCs w:val="0"/>
          <w:color w:val="000000" w:themeColor="text1"/>
          <w:kern w:val="0"/>
          <w:sz w:val="20"/>
          <w:lang w:val="en-GB"/>
        </w:rPr>
        <w:t xml:space="preserve"> dynamic updates of internal motor commands, which are </w:t>
      </w:r>
      <w:r w:rsidR="005104F6">
        <w:rPr>
          <w:rFonts w:ascii="STIX Two Text" w:eastAsiaTheme="minorEastAsia" w:hAnsi="STIX Two Text" w:cs="Arial"/>
          <w:b w:val="0"/>
          <w:bCs w:val="0"/>
          <w:color w:val="000000" w:themeColor="text1"/>
          <w:kern w:val="0"/>
          <w:sz w:val="20"/>
          <w:lang w:val="en-GB"/>
        </w:rPr>
        <w:t xml:space="preserve">receive input from </w:t>
      </w:r>
      <w:r w:rsidR="005E11F1"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005E11F1"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005E11F1"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001645E0">
        <w:rPr>
          <w:rFonts w:ascii="STIX Two Text" w:eastAsiaTheme="minorEastAsia" w:hAnsi="STIX Two Text" w:cs="Arial"/>
          <w:b w:val="0"/>
          <w:bCs w:val="0"/>
          <w:color w:val="000000" w:themeColor="text1"/>
          <w:kern w:val="0"/>
          <w:sz w:val="20"/>
          <w:lang w:val="en-GB"/>
        </w:rPr>
        <w:t xml:space="preserve"> </w:t>
      </w:r>
      <w:r w:rsidR="0087744F">
        <w:rPr>
          <w:rFonts w:ascii="STIX Two Text" w:eastAsiaTheme="minorEastAsia" w:hAnsi="STIX Two Text" w:cs="Arial"/>
          <w:b w:val="0"/>
          <w:bCs w:val="0"/>
          <w:color w:val="000000" w:themeColor="text1"/>
          <w:kern w:val="0"/>
          <w:sz w:val="20"/>
          <w:lang w:val="en-GB"/>
        </w:rPr>
        <w:fldChar w:fldCharType="begin"/>
      </w:r>
      <w:r w:rsidR="0087744F">
        <w:rPr>
          <w:rFonts w:ascii="STIX Two Text" w:eastAsiaTheme="minorEastAsia" w:hAnsi="STIX Two Text" w:cs="Arial"/>
          <w:b w:val="0"/>
          <w:bCs w:val="0"/>
          <w:color w:val="000000" w:themeColor="text1"/>
          <w:kern w:val="0"/>
          <w:sz w:val="20"/>
          <w:lang w:val="en-GB"/>
        </w:rPr>
        <w:instrText xml:space="preserve"> ADDIN EN.CITE &lt;EndNote&gt;&lt;Cite&gt;&lt;Author&gt;Shadmehr&lt;/Author&gt;&lt;Year&gt;2008&lt;/Year&gt;&lt;RecNum&gt;1744&lt;/RecNum&gt;&lt;DisplayText&gt;(Todorov and Jordan 2002, Shadmehr and Krakauer 2008)&lt;/DisplayText&gt;&lt;record&gt;&lt;rec-number&gt;1744&lt;/rec-number&gt;&lt;foreign-keys&gt;&lt;key app="EN" db-id="a5xzr5prx09rz4ex9x2vssxl5tf9daezarrw" timestamp="1684226417"&gt;1744&lt;/key&gt;&lt;/foreign-keys&gt;&lt;ref-type name="Journal Article"&gt;17&lt;/ref-type&gt;&lt;contributors&gt;&lt;authors&gt;&lt;author&gt;Shadmehr, Reza&lt;/author&gt;&lt;author&gt;Krakauer, John W&lt;/author&gt;&lt;/authors&gt;&lt;/contributors&gt;&lt;titles&gt;&lt;title&gt;A computational neuroanatomy for motor control&lt;/title&gt;&lt;secondary-title&gt;Experimental brain research&lt;/secondary-title&gt;&lt;/titles&gt;&lt;periodical&gt;&lt;full-title&gt;Experimental brain research&lt;/full-title&gt;&lt;/periodical&gt;&lt;pages&gt;359-381&lt;/pages&gt;&lt;volume&gt;185&lt;/volume&gt;&lt;dates&gt;&lt;year&gt;2008&lt;/year&gt;&lt;/dates&gt;&lt;isbn&gt;0014-4819&lt;/isbn&gt;&lt;urls&gt;&lt;/urls&gt;&lt;/record&gt;&lt;/Cite&gt;&lt;Cite&gt;&lt;Author&gt;Todorov&lt;/Author&gt;&lt;Year&gt;2002&lt;/Year&gt;&lt;RecNum&gt;1745&lt;/RecNum&gt;&lt;record&gt;&lt;rec-number&gt;1745&lt;/rec-number&gt;&lt;foreign-keys&gt;&lt;key app="EN" db-id="a5xzr5prx09rz4ex9x2vssxl5tf9daezarrw" timestamp="1684226466"&gt;1745&lt;/key&gt;&lt;/foreign-keys&gt;&lt;ref-type name="Journal Article"&gt;17&lt;/ref-type&gt;&lt;contributors&gt;&lt;authors&gt;&lt;author&gt;Todorov, Emanuel&lt;/author&gt;&lt;author&gt;Jordan, Michael I&lt;/author&gt;&lt;/authors&gt;&lt;/contributors&gt;&lt;titles&gt;&lt;title&gt;Optimal feedback control as a theory of motor coordination&lt;/title&gt;&lt;secondary-title&gt;Nature neuroscience&lt;/secondary-title&gt;&lt;/titles&gt;&lt;periodical&gt;&lt;full-title&gt;Nature neuroscience&lt;/full-title&gt;&lt;/periodical&gt;&lt;pages&gt;1226-1235&lt;/pages&gt;&lt;volume&gt;5&lt;/volume&gt;&lt;number&gt;11&lt;/number&gt;&lt;dates&gt;&lt;year&gt;2002&lt;/year&gt;&lt;/dates&gt;&lt;isbn&gt;1097-6256&lt;/isbn&gt;&lt;urls&gt;&lt;/urls&gt;&lt;/record&gt;&lt;/Cite&gt;&lt;/EndNote&gt;</w:instrText>
      </w:r>
      <w:r w:rsidR="0087744F">
        <w:rPr>
          <w:rFonts w:ascii="STIX Two Text" w:eastAsiaTheme="minorEastAsia" w:hAnsi="STIX Two Text" w:cs="Arial"/>
          <w:b w:val="0"/>
          <w:bCs w:val="0"/>
          <w:color w:val="000000" w:themeColor="text1"/>
          <w:kern w:val="0"/>
          <w:sz w:val="20"/>
          <w:lang w:val="en-GB"/>
        </w:rPr>
        <w:fldChar w:fldCharType="separate"/>
      </w:r>
      <w:r w:rsidR="0087744F">
        <w:rPr>
          <w:rFonts w:ascii="STIX Two Text" w:eastAsiaTheme="minorEastAsia" w:hAnsi="STIX Two Text" w:cs="Arial"/>
          <w:b w:val="0"/>
          <w:bCs w:val="0"/>
          <w:noProof/>
          <w:color w:val="000000" w:themeColor="text1"/>
          <w:kern w:val="0"/>
          <w:sz w:val="20"/>
          <w:lang w:val="en-GB"/>
        </w:rPr>
        <w:t>(Todorov and Jordan 2002, Shadmehr and Krakauer 2008)</w:t>
      </w:r>
      <w:r w:rsidR="0087744F">
        <w:rPr>
          <w:rFonts w:ascii="STIX Two Text" w:eastAsiaTheme="minorEastAsia" w:hAnsi="STIX Two Text" w:cs="Arial"/>
          <w:b w:val="0"/>
          <w:bCs w:val="0"/>
          <w:color w:val="000000" w:themeColor="text1"/>
          <w:kern w:val="0"/>
          <w:sz w:val="20"/>
          <w:lang w:val="en-GB"/>
        </w:rPr>
        <w:fldChar w:fldCharType="end"/>
      </w:r>
      <w:r w:rsidR="005E11F1" w:rsidRPr="005E11F1">
        <w:rPr>
          <w:rFonts w:ascii="STIX Two Text" w:eastAsiaTheme="minorEastAsia" w:hAnsi="STIX Two Text" w:cs="Arial"/>
          <w:b w:val="0"/>
          <w:bCs w:val="0"/>
          <w:color w:val="000000" w:themeColor="text1"/>
          <w:kern w:val="0"/>
          <w:sz w:val="20"/>
          <w:lang w:val="en-GB"/>
        </w:rPr>
        <w:t>.</w:t>
      </w:r>
    </w:p>
    <w:p w14:paraId="69919CE2" w14:textId="56E734DF"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r w:rsidR="00AC0C23">
        <w:rPr>
          <w:lang w:val="en-GB"/>
        </w:rPr>
        <w:t>seems to</w:t>
      </w:r>
      <w:r w:rsidR="00AC0C23" w:rsidRPr="005E11F1">
        <w:rPr>
          <w:lang w:val="en-GB"/>
        </w:rPr>
        <w:t xml:space="preserve"> </w:t>
      </w:r>
      <w:r w:rsidR="005E11F1" w:rsidRPr="005E11F1">
        <w:rPr>
          <w:lang w:val="en-GB"/>
        </w:rPr>
        <w:t>contribute to the development of action tremor (Hallett, 2014; Ito, 2008</w:t>
      </w:r>
      <w:r w:rsidR="005E11F1">
        <w:rPr>
          <w:lang w:val="en-GB"/>
        </w:rPr>
        <w:t xml:space="preserve">; </w:t>
      </w:r>
      <w:proofErr w:type="spellStart"/>
      <w:r w:rsidR="005E11F1">
        <w:rPr>
          <w:lang w:val="en-GB"/>
        </w:rPr>
        <w:t>Raethjen</w:t>
      </w:r>
      <w:proofErr w:type="spellEnd"/>
      <w:r w:rsidR="005E11F1">
        <w:rPr>
          <w:lang w:val="en-GB"/>
        </w:rPr>
        <w:t>, 2015</w:t>
      </w:r>
      <w:r w:rsidR="005E11F1" w:rsidRPr="005E11F1">
        <w:rPr>
          <w:lang w:val="en-GB"/>
        </w:rPr>
        <w:t xml:space="preserve">). Therefore, understanding the complex interactions between M1, S1, and the cerebellum </w:t>
      </w:r>
      <w:r w:rsidR="00813B72">
        <w:rPr>
          <w:lang w:val="en-GB"/>
        </w:rPr>
        <w:t>seems</w:t>
      </w:r>
      <w:r w:rsidR="00813B72" w:rsidRPr="005E11F1">
        <w:rPr>
          <w:lang w:val="en-GB"/>
        </w:rPr>
        <w:t xml:space="preserve"> </w:t>
      </w:r>
      <w:r w:rsidR="005E11F1" w:rsidRPr="005E11F1">
        <w:rPr>
          <w:lang w:val="en-GB"/>
        </w:rPr>
        <w:t xml:space="preserve">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2A27E2BB" w:rsidR="00E05872" w:rsidRDefault="005104F6" w:rsidP="006D47D3">
      <w:pPr>
        <w:rPr>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s modulator of these regions. Both</w:t>
      </w:r>
      <w:r w:rsidR="00D73899">
        <w:rPr>
          <w:lang w:val="en-GB"/>
        </w:rPr>
        <w:t>,</w:t>
      </w:r>
      <w:r w:rsidR="00B022FB">
        <w:rPr>
          <w:lang w:val="en-GB"/>
        </w:rPr>
        <w:t xml:space="preserve"> the basal ganglia</w:t>
      </w:r>
      <w:r w:rsidR="001645E0">
        <w:rPr>
          <w:lang w:val="en-GB"/>
        </w:rPr>
        <w:t>,</w:t>
      </w:r>
      <w:r w:rsidR="00B022FB">
        <w:rPr>
          <w:lang w:val="en-GB"/>
        </w:rPr>
        <w:t xml:space="preserve"> and thalamus </w:t>
      </w:r>
      <w:r w:rsidR="00B33BD8">
        <w:rPr>
          <w:lang w:val="en-GB"/>
        </w:rPr>
        <w:t>are involved within</w:t>
      </w:r>
      <w:r w:rsidR="00B022FB">
        <w:rPr>
          <w:lang w:val="en-GB"/>
        </w:rPr>
        <w:t xml:space="preserve"> tremor generation. In our task, two mechanisms might contribute to the fact that ET patients show a higher tremor force in harder task conditions, feedback modality independent. First, a bottom-up process triggered by the LC activity in a higher arousal state </w:t>
      </w:r>
      <w:r w:rsidR="00062C8C">
        <w:rPr>
          <w:lang w:val="en-GB"/>
        </w:rPr>
        <w:t>mute</w:t>
      </w:r>
      <w:r w:rsidR="0054277B">
        <w:rPr>
          <w:lang w:val="en-GB"/>
        </w:rPr>
        <w:t>s</w:t>
      </w:r>
      <w:r w:rsidR="00062C8C">
        <w:rPr>
          <w:lang w:val="en-GB"/>
        </w:rPr>
        <w:t xml:space="preserve"> </w:t>
      </w:r>
      <w:r w:rsidR="00B022FB">
        <w:rPr>
          <w:lang w:val="en-GB"/>
        </w:rPr>
        <w:t xml:space="preserve">down inhibition on </w:t>
      </w:r>
      <w:r w:rsidR="00B022FB">
        <w:rPr>
          <w:lang w:val="en-GB"/>
        </w:rPr>
        <w:t xml:space="preserve">subcortical tremor-generating structures. This is partially supported by our pupil data. Secondly, the cerebellum and </w:t>
      </w:r>
      <w:proofErr w:type="spellStart"/>
      <w:r w:rsidR="00B022FB">
        <w:rPr>
          <w:lang w:val="en-GB"/>
        </w:rPr>
        <w:t>sensoricortical</w:t>
      </w:r>
      <w:proofErr w:type="spellEnd"/>
      <w:r w:rsidR="00B022FB">
        <w:rPr>
          <w:lang w:val="en-GB"/>
        </w:rPr>
        <w:t xml:space="preserve"> structures integrate </w:t>
      </w:r>
      <w:r w:rsidR="005322D0">
        <w:rPr>
          <w:lang w:val="en-GB"/>
        </w:rPr>
        <w:t xml:space="preserve">different </w:t>
      </w:r>
      <w:r w:rsidR="00B022FB">
        <w:rPr>
          <w:lang w:val="en-GB"/>
        </w:rPr>
        <w:t>sensory information (visual</w:t>
      </w:r>
      <w:r w:rsidR="00925EB4">
        <w:rPr>
          <w:lang w:val="en-GB"/>
        </w:rPr>
        <w:t xml:space="preserve">, </w:t>
      </w:r>
      <w:r w:rsidR="00B022FB">
        <w:rPr>
          <w:lang w:val="en-GB"/>
        </w:rPr>
        <w:t>audit</w:t>
      </w:r>
      <w:r w:rsidR="00B8059E">
        <w:rPr>
          <w:lang w:val="en-GB"/>
        </w:rPr>
        <w:t>ory</w:t>
      </w:r>
      <w:r w:rsidR="0054277B">
        <w:rPr>
          <w:lang w:val="en-GB"/>
        </w:rPr>
        <w:t>,</w:t>
      </w:r>
      <w:r w:rsidR="00B022FB">
        <w:rPr>
          <w:lang w:val="en-GB"/>
        </w:rPr>
        <w:t xml:space="preserve"> and </w:t>
      </w:r>
      <w:r w:rsidR="00925EB4">
        <w:rPr>
          <w:lang w:val="en-GB"/>
        </w:rPr>
        <w:t>somatosensory</w:t>
      </w:r>
      <w:r w:rsidR="00B022FB">
        <w:rPr>
          <w:lang w:val="en-GB"/>
        </w:rPr>
        <w:t xml:space="preserve">) which </w:t>
      </w:r>
      <w:r w:rsidR="001418D1">
        <w:rPr>
          <w:lang w:val="en-GB"/>
        </w:rPr>
        <w:t xml:space="preserve">are </w:t>
      </w:r>
      <w:r w:rsidR="00B022FB">
        <w:rPr>
          <w:lang w:val="en-GB"/>
        </w:rPr>
        <w:t>suppose</w:t>
      </w:r>
      <w:r w:rsidR="001418D1">
        <w:rPr>
          <w:lang w:val="en-GB"/>
        </w:rPr>
        <w:t>d</w:t>
      </w:r>
      <w:r w:rsidR="00B022FB">
        <w:rPr>
          <w:lang w:val="en-GB"/>
        </w:rPr>
        <w:t xml:space="preserve"> to work as </w:t>
      </w:r>
      <w:proofErr w:type="gramStart"/>
      <w:r w:rsidR="00B022FB">
        <w:rPr>
          <w:lang w:val="en-GB"/>
        </w:rPr>
        <w:t>a</w:t>
      </w:r>
      <w:proofErr w:type="gramEnd"/>
      <w:r w:rsidR="00B022FB">
        <w:rPr>
          <w:lang w:val="en-GB"/>
        </w:rPr>
        <w:t xml:space="preserve"> </w:t>
      </w:r>
      <w:r w:rsidR="00876C98">
        <w:rPr>
          <w:lang w:val="en-GB"/>
        </w:rPr>
        <w:t>efference</w:t>
      </w:r>
      <w:r w:rsidR="00F71FA1">
        <w:rPr>
          <w:lang w:val="en-GB"/>
        </w:rPr>
        <w:t xml:space="preserve"> copy for the feedback control of M1. </w:t>
      </w:r>
    </w:p>
    <w:p w14:paraId="6792D808" w14:textId="77777777" w:rsidR="00E05872" w:rsidRDefault="00E05872" w:rsidP="006D47D3">
      <w:pPr>
        <w:rPr>
          <w:lang w:val="en-GB"/>
        </w:rPr>
      </w:pPr>
    </w:p>
    <w:p w14:paraId="518306D9" w14:textId="0ED0FD2D" w:rsidR="00E05872" w:rsidRDefault="00E05872" w:rsidP="006D47D3">
      <w:pPr>
        <w:rPr>
          <w:lang w:val="en-GB"/>
        </w:rPr>
      </w:pPr>
      <w:r>
        <w:rPr>
          <w:lang w:val="en-GB"/>
        </w:rPr>
        <w:t>Limitations</w:t>
      </w:r>
    </w:p>
    <w:p w14:paraId="69DABB21" w14:textId="4232F2E4" w:rsidR="0024602B" w:rsidRDefault="00E05872" w:rsidP="006D47D3">
      <w:pPr>
        <w:rPr>
          <w:lang w:val="en-GB"/>
        </w:rPr>
      </w:pPr>
      <w:r>
        <w:rPr>
          <w:lang w:val="en-GB"/>
        </w:rPr>
        <w:t>O</w:t>
      </w:r>
      <w:r w:rsidR="00F82478">
        <w:rPr>
          <w:lang w:val="en-GB"/>
        </w:rPr>
        <w:t>u</w:t>
      </w:r>
      <w:r>
        <w:rPr>
          <w:lang w:val="en-GB"/>
        </w:rPr>
        <w:t>r study has several limitation</w:t>
      </w:r>
      <w:r w:rsidR="00BE53FA">
        <w:rPr>
          <w:lang w:val="en-GB"/>
        </w:rPr>
        <w:t>s</w:t>
      </w:r>
      <w:r>
        <w:rPr>
          <w:lang w:val="en-GB"/>
        </w:rPr>
        <w:t>.</w:t>
      </w:r>
      <w:r w:rsidR="0024602B">
        <w:rPr>
          <w:lang w:val="en-GB"/>
        </w:rPr>
        <w:t xml:space="preserve"> The main limitation is that, by our experiment setup</w:t>
      </w:r>
      <w:r w:rsidR="003E5E77">
        <w:rPr>
          <w:lang w:val="en-GB"/>
        </w:rPr>
        <w:t>,</w:t>
      </w:r>
      <w:r w:rsidR="0024602B">
        <w:rPr>
          <w:lang w:val="en-GB"/>
        </w:rPr>
        <w:t xml:space="preserve"> we cannot </w:t>
      </w:r>
      <w:r w:rsidR="00224678">
        <w:rPr>
          <w:lang w:val="en-GB"/>
        </w:rPr>
        <w:t xml:space="preserve">finally </w:t>
      </w:r>
      <w:r w:rsidR="0024602B">
        <w:rPr>
          <w:lang w:val="en-GB"/>
        </w:rPr>
        <w:t>pro</w:t>
      </w:r>
      <w:r w:rsidR="00C3358C">
        <w:rPr>
          <w:lang w:val="en-GB"/>
        </w:rPr>
        <w:t>ve that</w:t>
      </w:r>
      <w:r w:rsidR="009A1AAE">
        <w:rPr>
          <w:lang w:val="en-GB"/>
        </w:rPr>
        <w:t xml:space="preserve"> the</w:t>
      </w:r>
      <w:r w:rsidR="00C3358C">
        <w:rPr>
          <w:lang w:val="en-GB"/>
        </w:rPr>
        <w:t xml:space="preserve"> altered arousal (mirrored by pupil dilation)</w:t>
      </w:r>
      <w:r w:rsidR="00783B6A">
        <w:rPr>
          <w:lang w:val="en-GB"/>
        </w:rPr>
        <w:t xml:space="preserve"> is</w:t>
      </w:r>
      <w:r w:rsidR="001B7BAF">
        <w:rPr>
          <w:lang w:val="en-GB"/>
        </w:rPr>
        <w:t xml:space="preserve"> directly</w:t>
      </w:r>
      <w:r w:rsidR="00783B6A">
        <w:rPr>
          <w:lang w:val="en-GB"/>
        </w:rPr>
        <w:t xml:space="preserve"> caused by the enhanced feedback</w:t>
      </w:r>
      <w:r w:rsidR="001E1B58">
        <w:rPr>
          <w:lang w:val="en-GB"/>
        </w:rPr>
        <w:t>.</w:t>
      </w:r>
      <w:r w:rsidR="007D1AC8">
        <w:rPr>
          <w:lang w:val="en-GB"/>
        </w:rPr>
        <w:t xml:space="preserve"> </w:t>
      </w:r>
      <w:r w:rsidR="00A108FE">
        <w:rPr>
          <w:lang w:val="en-GB"/>
        </w:rPr>
        <w:t>T</w:t>
      </w:r>
      <w:r w:rsidR="007A2A20">
        <w:rPr>
          <w:lang w:val="en-GB"/>
        </w:rPr>
        <w:t xml:space="preserve">he enhanced arousal </w:t>
      </w:r>
      <w:r w:rsidR="00291B23">
        <w:rPr>
          <w:lang w:val="en-GB"/>
        </w:rPr>
        <w:t xml:space="preserve">could also be </w:t>
      </w:r>
      <w:r w:rsidR="009144D6">
        <w:rPr>
          <w:lang w:val="en-GB"/>
        </w:rPr>
        <w:t xml:space="preserve">just a </w:t>
      </w:r>
      <w:r w:rsidR="005C02C9">
        <w:rPr>
          <w:lang w:val="en-GB"/>
        </w:rPr>
        <w:t>secondary</w:t>
      </w:r>
      <w:r w:rsidR="009144D6">
        <w:rPr>
          <w:lang w:val="en-GB"/>
        </w:rPr>
        <w:t xml:space="preserve"> effect of</w:t>
      </w:r>
      <w:r w:rsidR="007A2A20">
        <w:rPr>
          <w:lang w:val="en-GB"/>
        </w:rPr>
        <w:t xml:space="preserve"> the </w:t>
      </w:r>
      <w:r w:rsidR="008857FC">
        <w:rPr>
          <w:lang w:val="en-GB"/>
        </w:rPr>
        <w:t xml:space="preserve">increased difficulty </w:t>
      </w:r>
      <w:r w:rsidR="009144D6">
        <w:rPr>
          <w:lang w:val="en-GB"/>
        </w:rPr>
        <w:t>to perform</w:t>
      </w:r>
      <w:r w:rsidR="00F02E96">
        <w:rPr>
          <w:lang w:val="en-GB"/>
        </w:rPr>
        <w:t xml:space="preserve"> the task</w:t>
      </w:r>
      <w:r w:rsidR="005C02C9">
        <w:rPr>
          <w:lang w:val="en-GB"/>
        </w:rPr>
        <w:t xml:space="preserve"> with </w:t>
      </w:r>
      <w:r w:rsidR="00531655">
        <w:rPr>
          <w:lang w:val="en-GB"/>
        </w:rPr>
        <w:t>increased tremor</w:t>
      </w:r>
      <w:r w:rsidR="005546A1">
        <w:rPr>
          <w:lang w:val="en-GB"/>
        </w:rPr>
        <w:t>.</w:t>
      </w:r>
      <w:r w:rsidR="00C41070">
        <w:rPr>
          <w:lang w:val="en-GB"/>
        </w:rPr>
        <w:t xml:space="preserve"> However, in this case we would expect </w:t>
      </w:r>
      <w:r w:rsidR="00091FF1">
        <w:rPr>
          <w:lang w:val="en-GB"/>
        </w:rPr>
        <w:t xml:space="preserve">a correlation of the pupil dilation </w:t>
      </w:r>
      <w:r w:rsidR="005D677A">
        <w:rPr>
          <w:lang w:val="en-GB"/>
        </w:rPr>
        <w:t xml:space="preserve">with the </w:t>
      </w:r>
      <w:r w:rsidR="00D9623C">
        <w:rPr>
          <w:noProof/>
        </w:rPr>
        <w:t>PSD in the tremor relevant frequency spectrum (4-12 Hz)</w:t>
      </w:r>
      <w:r w:rsidR="005D677A">
        <w:rPr>
          <w:lang w:val="en-GB"/>
        </w:rPr>
        <w:t xml:space="preserve"> independently of the feedback condition or with the </w:t>
      </w:r>
      <w:r w:rsidR="00472747">
        <w:rPr>
          <w:lang w:val="en-GB"/>
        </w:rPr>
        <w:t xml:space="preserve">individual </w:t>
      </w:r>
      <w:r w:rsidR="005D677A">
        <w:rPr>
          <w:lang w:val="en-GB"/>
        </w:rPr>
        <w:t>TE</w:t>
      </w:r>
      <w:r w:rsidR="00472747">
        <w:rPr>
          <w:lang w:val="en-GB"/>
        </w:rPr>
        <w:t>T</w:t>
      </w:r>
      <w:r w:rsidR="005D677A">
        <w:rPr>
          <w:lang w:val="en-GB"/>
        </w:rPr>
        <w:t>RAS score</w:t>
      </w:r>
      <w:r w:rsidR="00472747">
        <w:rPr>
          <w:lang w:val="en-GB"/>
        </w:rPr>
        <w:t>,</w:t>
      </w:r>
      <w:r w:rsidR="00941984">
        <w:rPr>
          <w:lang w:val="en-GB"/>
        </w:rPr>
        <w:t xml:space="preserve"> but</w:t>
      </w:r>
      <w:r w:rsidR="00472747">
        <w:rPr>
          <w:lang w:val="en-GB"/>
        </w:rPr>
        <w:t xml:space="preserve"> both </w:t>
      </w:r>
      <w:r w:rsidR="0054277B">
        <w:rPr>
          <w:lang w:val="en-GB"/>
        </w:rPr>
        <w:t xml:space="preserve">were </w:t>
      </w:r>
      <w:r w:rsidR="00472747">
        <w:rPr>
          <w:lang w:val="en-GB"/>
        </w:rPr>
        <w:t>not given.</w:t>
      </w:r>
      <w:r w:rsidR="005546A1">
        <w:rPr>
          <w:lang w:val="en-GB"/>
        </w:rPr>
        <w:t xml:space="preserve"> </w:t>
      </w:r>
      <w:r w:rsidR="00984BDD">
        <w:rPr>
          <w:lang w:val="en-GB"/>
        </w:rPr>
        <w:t xml:space="preserve">Therefore, the </w:t>
      </w:r>
      <w:r w:rsidR="00E9274E">
        <w:rPr>
          <w:lang w:val="en-GB"/>
        </w:rPr>
        <w:t xml:space="preserve">increase of arousal seems to be caused by the enhanced sensory feedback itself and </w:t>
      </w:r>
      <w:r w:rsidR="00A93D3D">
        <w:rPr>
          <w:lang w:val="en-GB"/>
        </w:rPr>
        <w:t xml:space="preserve">not a secondary effect of </w:t>
      </w:r>
      <w:r w:rsidR="001F7120">
        <w:rPr>
          <w:lang w:val="en-GB"/>
        </w:rPr>
        <w:t xml:space="preserve">the </w:t>
      </w:r>
      <w:r w:rsidR="00A93D3D">
        <w:rPr>
          <w:lang w:val="en-GB"/>
        </w:rPr>
        <w:t>tremor increase.</w:t>
      </w:r>
    </w:p>
    <w:p w14:paraId="7008EBE4" w14:textId="379CEA9F" w:rsidR="0024602B" w:rsidRDefault="00E05872" w:rsidP="006D47D3">
      <w:pPr>
        <w:rPr>
          <w:szCs w:val="15"/>
        </w:rPr>
      </w:pPr>
      <w:r>
        <w:rPr>
          <w:lang w:val="en-GB"/>
        </w:rPr>
        <w:t xml:space="preserve"> </w:t>
      </w:r>
      <w:r w:rsidR="00E9356F">
        <w:rPr>
          <w:lang w:val="en-GB"/>
        </w:rPr>
        <w:t>Another limitation of t</w:t>
      </w:r>
      <w:r w:rsidR="00B44698">
        <w:rPr>
          <w:lang w:val="en-GB"/>
        </w:rPr>
        <w:t>he auditory feedback paradigm</w:t>
      </w:r>
      <w:r w:rsidR="00E9356F">
        <w:rPr>
          <w:lang w:val="en-GB"/>
        </w:rPr>
        <w:t xml:space="preserve"> is that</w:t>
      </w:r>
      <w:r w:rsidR="00B44698">
        <w:rPr>
          <w:lang w:val="en-GB"/>
        </w:rPr>
        <w:t xml:space="preserve"> </w:t>
      </w:r>
      <w:r w:rsidR="00E12143">
        <w:rPr>
          <w:szCs w:val="15"/>
        </w:rPr>
        <w:t>h</w:t>
      </w:r>
      <w:r w:rsidR="00481DD1">
        <w:rPr>
          <w:szCs w:val="15"/>
        </w:rPr>
        <w:t>itting the target tone might be easier</w:t>
      </w:r>
      <w:r w:rsidR="000E2C06">
        <w:rPr>
          <w:szCs w:val="15"/>
        </w:rPr>
        <w:t xml:space="preserve"> (and</w:t>
      </w:r>
      <w:r w:rsidR="000C386B">
        <w:rPr>
          <w:szCs w:val="15"/>
        </w:rPr>
        <w:t xml:space="preserve"> therefore</w:t>
      </w:r>
      <w:r w:rsidR="000E2C06">
        <w:rPr>
          <w:szCs w:val="15"/>
        </w:rPr>
        <w:t xml:space="preserve"> cause less arousal)</w:t>
      </w:r>
      <w:r w:rsidR="00481DD1">
        <w:rPr>
          <w:szCs w:val="15"/>
        </w:rPr>
        <w:t xml:space="preserve"> for participants who are familiar with</w:t>
      </w:r>
      <w:r w:rsidR="000E2C06">
        <w:rPr>
          <w:szCs w:val="15"/>
        </w:rPr>
        <w:t xml:space="preserve"> </w:t>
      </w:r>
      <w:r w:rsidR="005C6E84">
        <w:rPr>
          <w:szCs w:val="15"/>
        </w:rPr>
        <w:t xml:space="preserve">making music or singing. </w:t>
      </w:r>
      <w:r w:rsidR="004043EB">
        <w:rPr>
          <w:szCs w:val="15"/>
        </w:rPr>
        <w:t xml:space="preserve">At least </w:t>
      </w:r>
      <w:r w:rsidR="00C17A39">
        <w:rPr>
          <w:szCs w:val="15"/>
        </w:rPr>
        <w:t xml:space="preserve">we excluded a manifest </w:t>
      </w:r>
      <w:r w:rsidR="003E0854">
        <w:rPr>
          <w:szCs w:val="15"/>
        </w:rPr>
        <w:t>hypoacusis</w:t>
      </w:r>
      <w:r w:rsidR="00FD74D1">
        <w:rPr>
          <w:szCs w:val="15"/>
        </w:rPr>
        <w:t xml:space="preserve"> in all patients and controls</w:t>
      </w:r>
      <w:r w:rsidR="004043EB">
        <w:rPr>
          <w:szCs w:val="15"/>
        </w:rPr>
        <w:t xml:space="preserve"> by a hearing test</w:t>
      </w:r>
      <w:r w:rsidR="00FD74D1">
        <w:rPr>
          <w:szCs w:val="15"/>
        </w:rPr>
        <w:t>.</w:t>
      </w:r>
      <w:r w:rsidR="0024602B">
        <w:rPr>
          <w:szCs w:val="15"/>
        </w:rPr>
        <w:t xml:space="preserve"> </w:t>
      </w:r>
    </w:p>
    <w:p w14:paraId="7498AADD" w14:textId="04E5D5C3" w:rsidR="00E05872" w:rsidRDefault="003E0854" w:rsidP="006D47D3">
      <w:pPr>
        <w:rPr>
          <w:lang w:val="en-GB"/>
        </w:rPr>
      </w:pPr>
      <w:r>
        <w:rPr>
          <w:szCs w:val="15"/>
        </w:rPr>
        <w:t xml:space="preserve"> </w:t>
      </w:r>
    </w:p>
    <w:p w14:paraId="6D80EEFF" w14:textId="77777777" w:rsidR="00E05872" w:rsidRDefault="00E05872" w:rsidP="006D47D3">
      <w:pPr>
        <w:rPr>
          <w:lang w:val="en-GB"/>
        </w:rPr>
      </w:pPr>
    </w:p>
    <w:p w14:paraId="3F069C30" w14:textId="19E1AEC7" w:rsidR="005E11F1" w:rsidRDefault="00F71FA1" w:rsidP="006D47D3">
      <w:pPr>
        <w:rPr>
          <w:lang w:val="en-GB"/>
        </w:rPr>
      </w:pPr>
      <w:commentRangeStart w:id="163"/>
      <w:r>
        <w:rPr>
          <w:lang w:val="en-GB"/>
        </w:rPr>
        <w:t>With our data</w:t>
      </w:r>
      <w:r w:rsidR="00925EB4">
        <w:rPr>
          <w:lang w:val="en-GB"/>
        </w:rPr>
        <w:t>,</w:t>
      </w:r>
      <w:r>
        <w:rPr>
          <w:lang w:val="en-GB"/>
        </w:rPr>
        <w:t xml:space="preserve"> we cannot make assumptions about the relation of processing between muscular and cortical connection</w:t>
      </w:r>
      <w:r w:rsidR="00C23D2A">
        <w:rPr>
          <w:lang w:val="en-GB"/>
        </w:rPr>
        <w:t>s</w:t>
      </w:r>
      <w:r>
        <w:rPr>
          <w:lang w:val="en-GB"/>
        </w:rPr>
        <w:t xml:space="preserve">, further studies </w:t>
      </w:r>
      <w:r w:rsidR="00794AB0">
        <w:rPr>
          <w:lang w:val="en-GB"/>
        </w:rPr>
        <w:t xml:space="preserve">including imaging or </w:t>
      </w:r>
      <w:r>
        <w:rPr>
          <w:lang w:val="en-GB"/>
        </w:rPr>
        <w:t>high</w:t>
      </w:r>
      <w:r w:rsidR="0054277B">
        <w:rPr>
          <w:lang w:val="en-GB"/>
        </w:rPr>
        <w:t>-</w:t>
      </w:r>
      <w:r>
        <w:rPr>
          <w:lang w:val="en-GB"/>
        </w:rPr>
        <w:t xml:space="preserve">resolution EEG </w:t>
      </w:r>
      <w:r w:rsidR="009F4D3A">
        <w:rPr>
          <w:lang w:val="en-GB"/>
        </w:rPr>
        <w:t xml:space="preserve">might </w:t>
      </w:r>
      <w:r>
        <w:rPr>
          <w:lang w:val="en-GB"/>
        </w:rPr>
        <w:t>help to quantify this.</w:t>
      </w:r>
      <w:commentRangeEnd w:id="163"/>
      <w:r w:rsidR="0054277B">
        <w:rPr>
          <w:rStyle w:val="CommentReference"/>
          <w:rFonts w:asciiTheme="minorHAnsi" w:eastAsiaTheme="minorHAnsi" w:hAnsiTheme="minorHAnsi" w:cstheme="minorBidi"/>
          <w:color w:val="auto"/>
          <w:lang w:val="de-DE"/>
        </w:rPr>
        <w:commentReference w:id="163"/>
      </w:r>
    </w:p>
    <w:p w14:paraId="67EC2828" w14:textId="77777777" w:rsidR="00E05872" w:rsidRDefault="00E05872" w:rsidP="006D47D3">
      <w:pPr>
        <w:rPr>
          <w:lang w:val="en-GB"/>
        </w:rPr>
      </w:pPr>
    </w:p>
    <w:p w14:paraId="5F6DAB19" w14:textId="77777777" w:rsidR="00E05872" w:rsidRPr="006D47D3" w:rsidRDefault="00E05872" w:rsidP="006D47D3">
      <w:pPr>
        <w:rPr>
          <w:b/>
          <w:bCs/>
          <w:lang w:val="en-GB"/>
        </w:rPr>
      </w:pP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AC18DA" w14:textId="2C881FFC" w:rsidR="00931240" w:rsidRDefault="00F71FA1">
      <w:pPr>
        <w:jc w:val="left"/>
        <w:rPr>
          <w:rFonts w:ascii="Helvetica" w:eastAsiaTheme="majorEastAsia" w:hAnsi="Helvetica" w:cs="FiraGO"/>
          <w:b/>
          <w:bCs/>
          <w:color w:val="C00000"/>
          <w:kern w:val="32"/>
          <w:sz w:val="22"/>
        </w:rPr>
      </w:pPr>
      <w:r w:rsidRPr="00F71FA1">
        <w:t xml:space="preserve">In this study, it was found that the amplitude of force tremor in Essential Tremor patients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might activate the LC-noradrenergic system and thereby mediate an amplification of action tremor amplitude by thalamic and cerebellar projections of the LC</w:t>
      </w:r>
      <w:commentRangeStart w:id="164"/>
      <w:r w:rsidRPr="00F71FA1">
        <w:t>. It is also suggested that the interaction between somatosensory cortex (S1) and the cerebellum can contribute to the development of action tremor</w:t>
      </w:r>
      <w:commentRangeEnd w:id="164"/>
      <w:r w:rsidR="007B6A50">
        <w:rPr>
          <w:rStyle w:val="CommentReference"/>
          <w:rFonts w:asciiTheme="minorHAnsi" w:eastAsiaTheme="minorHAnsi" w:hAnsiTheme="minorHAnsi" w:cstheme="minorBidi"/>
          <w:color w:val="auto"/>
          <w:lang w:val="de-DE"/>
        </w:rPr>
        <w:commentReference w:id="164"/>
      </w:r>
      <w:r w:rsidRPr="00F71FA1">
        <w:t>. Overall, the study provides new insights into the underlying mechanism of sensory feedback induced tremor modulation in Essential Tremor patients.</w:t>
      </w:r>
      <w:r w:rsidR="00931240">
        <w:br w:type="page"/>
      </w:r>
    </w:p>
    <w:p w14:paraId="3B2CDF60" w14:textId="77777777" w:rsidR="009208BA" w:rsidRDefault="009208BA" w:rsidP="002A1DD3">
      <w:pPr>
        <w:pStyle w:val="Heading1"/>
      </w:pPr>
    </w:p>
    <w:p w14:paraId="4EAFDC65" w14:textId="73E75386" w:rsidR="00892B5D" w:rsidRDefault="00892B5D" w:rsidP="00B01966">
      <w:pPr>
        <w:pStyle w:val="Heading1"/>
        <w:ind w:left="340" w:hanging="340"/>
        <w:jc w:val="left"/>
      </w:pPr>
      <w:r w:rsidRPr="00D44BCB">
        <w:t>Acknowledgements</w:t>
      </w:r>
    </w:p>
    <w:p w14:paraId="0C7C3571" w14:textId="0F8B91FE" w:rsidR="00BF3773" w:rsidRPr="00BF3773" w:rsidRDefault="00BF3773" w:rsidP="00BF3773">
      <w:r w:rsidRPr="00BF3773">
        <w:t xml:space="preserve">We would like to </w:t>
      </w:r>
      <w:r>
        <w:t xml:space="preserve">thank </w:t>
      </w:r>
      <w:r w:rsidRPr="00BF3773">
        <w:t xml:space="preserve">Lena Hamann for her invaluable contribution </w:t>
      </w:r>
      <w:r>
        <w:t xml:space="preserve">during data collection and all participants for their time and </w:t>
      </w:r>
      <w:r w:rsidR="00F05B99" w:rsidRPr="00F05B99">
        <w:t>patience</w:t>
      </w:r>
      <w:r w:rsidR="00F05B99">
        <w:t xml:space="preserve"> </w:t>
      </w:r>
      <w:r>
        <w:t>while participating</w:t>
      </w:r>
      <w:r w:rsidRPr="00BF3773">
        <w:t>.</w:t>
      </w:r>
    </w:p>
    <w:p w14:paraId="5BBABF79" w14:textId="730AC106" w:rsidR="00892B5D" w:rsidRPr="00892B5D" w:rsidRDefault="00892B5D" w:rsidP="002A1DD3">
      <w:pPr>
        <w:pStyle w:val="Heading1"/>
      </w:pPr>
      <w:r w:rsidRPr="00892B5D">
        <w:t>Author contributions</w:t>
      </w:r>
    </w:p>
    <w:p w14:paraId="69EAFA67" w14:textId="01BE9FD9" w:rsidR="00D936CB" w:rsidRDefault="006D47D3" w:rsidP="006D47D3">
      <w:r>
        <w:t>J.W</w:t>
      </w:r>
      <w:r w:rsidRPr="006D47D3">
        <w:t xml:space="preserve">., </w:t>
      </w:r>
      <w:r>
        <w:t>G.D</w:t>
      </w:r>
      <w:r w:rsidRPr="006D47D3">
        <w:t xml:space="preserve">., </w:t>
      </w:r>
      <w:r>
        <w:t>J.K</w:t>
      </w:r>
      <w:r w:rsidRPr="006D47D3">
        <w:t xml:space="preserve">., and </w:t>
      </w:r>
      <w:r>
        <w:t>J.B</w:t>
      </w:r>
      <w:r w:rsidR="00352C48">
        <w:t>.</w:t>
      </w:r>
      <w:r w:rsidRPr="006D47D3">
        <w:t xml:space="preserve"> designed research; </w:t>
      </w:r>
      <w:r>
        <w:t>J.W</w:t>
      </w:r>
      <w:r w:rsidRPr="006D47D3">
        <w:t>.</w:t>
      </w:r>
      <w:r>
        <w:t>, G.D, M.G., W.M. and J.B.</w:t>
      </w:r>
      <w:r w:rsidRPr="006D47D3">
        <w:t xml:space="preserve"> performed research; </w:t>
      </w:r>
      <w:r>
        <w:t xml:space="preserve">J.W </w:t>
      </w:r>
      <w:r w:rsidRPr="006D47D3">
        <w:t xml:space="preserve">and </w:t>
      </w:r>
      <w:r>
        <w:t>G.H.</w:t>
      </w:r>
      <w:r w:rsidRPr="006D47D3">
        <w:t xml:space="preserve"> analyzed data; and </w:t>
      </w:r>
      <w:r>
        <w:t>J.W</w:t>
      </w:r>
      <w:r w:rsidRPr="006D47D3">
        <w:t xml:space="preserve">. and </w:t>
      </w:r>
      <w:r>
        <w:t>J.B</w:t>
      </w:r>
      <w:r w:rsidRPr="006D47D3">
        <w:t>. wrote the paper</w:t>
      </w:r>
      <w:r>
        <w:t>.</w:t>
      </w:r>
    </w:p>
    <w:p w14:paraId="6933C910" w14:textId="42EF1AFB" w:rsidR="00892B5D" w:rsidRPr="00892B5D" w:rsidRDefault="00892B5D" w:rsidP="002A1DD3">
      <w:pPr>
        <w:pStyle w:val="Heading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0E20C426" w:rsidR="000A3583" w:rsidRPr="00F3155E"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w:t>
      </w:r>
      <w:r w:rsidR="0067142B" w:rsidRPr="00FC572D">
        <w:t>or 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w:t>
      </w:r>
      <w:r w:rsidR="00DC63EC">
        <w:t>e</w:t>
      </w:r>
      <w:r w:rsidR="00325F17">
        <w:t xml:space="preserve">ssential </w:t>
      </w:r>
      <w:r w:rsidR="0067142B">
        <w:t xml:space="preserve">Tremor </w:t>
      </w:r>
      <w:r w:rsidR="00325F17">
        <w:t>by a specialist for neurology, healthy controls had no history of neurological or psychological disorders.</w:t>
      </w:r>
      <w:r w:rsidR="0067142B">
        <w:t xml:space="preserve"> </w:t>
      </w:r>
      <w:r w:rsidRPr="00142E6D">
        <w:t xml:space="preserve">All participants were </w:t>
      </w:r>
      <w:r w:rsidR="000A3583" w:rsidRPr="00142E6D">
        <w:t>right-</w:t>
      </w:r>
      <w:r w:rsidR="000A3583" w:rsidRPr="00F3155E">
        <w:t>handed and</w:t>
      </w:r>
      <w:r w:rsidRPr="00F3155E">
        <w:t xml:space="preserve"> had no restrictions in vision or hearing. </w:t>
      </w:r>
    </w:p>
    <w:p w14:paraId="1EB47905" w14:textId="786C8760" w:rsidR="00BC7E59" w:rsidRDefault="006D47D3" w:rsidP="00847704">
      <w:pPr>
        <w:pStyle w:val="MethodsText"/>
      </w:pPr>
      <w:r w:rsidRPr="00F3155E">
        <w:rPr>
          <w:noProof/>
          <w:szCs w:val="15"/>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65" w:name="_Ref120090947"/>
                            <w:bookmarkStart w:id="166"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65"/>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66"/>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67" w:name="_Ref120090947"/>
                      <w:bookmarkStart w:id="168"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67"/>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68"/>
                    </w:p>
                    <w:p w14:paraId="27C275FD" w14:textId="77777777" w:rsidR="00020F5C" w:rsidRDefault="00020F5C" w:rsidP="00020F5C"/>
                  </w:txbxContent>
                </v:textbox>
                <w10:wrap type="square" anchorx="margin"/>
              </v:shape>
            </w:pict>
          </mc:Fallback>
        </mc:AlternateContent>
      </w:r>
      <w:r w:rsidR="000A3583" w:rsidRPr="00F3155E">
        <w:rPr>
          <w:szCs w:val="15"/>
        </w:rPr>
        <w:t>Patients were asked to pause tremor related medication</w:t>
      </w:r>
      <w:r w:rsidR="00783B20" w:rsidRPr="00F3155E">
        <w:rPr>
          <w:szCs w:val="15"/>
        </w:rPr>
        <w:t xml:space="preserve"> </w:t>
      </w:r>
      <w:r w:rsidR="00862F18" w:rsidRPr="00F3155E">
        <w:rPr>
          <w:szCs w:val="15"/>
        </w:rPr>
        <w:t>and m</w:t>
      </w:r>
      <w:r w:rsidR="00862F18" w:rsidRPr="00F3155E">
        <w:rPr>
          <w:rFonts w:cs="Times-Roman"/>
          <w:color w:val="000000"/>
          <w:szCs w:val="15"/>
        </w:rPr>
        <w:t>edication possibly a</w:t>
      </w:r>
      <w:r w:rsidR="00862F18" w:rsidRPr="00F3155E">
        <w:rPr>
          <w:rFonts w:cs="Helvetica"/>
          <w:color w:val="000000"/>
          <w:szCs w:val="15"/>
        </w:rPr>
        <w:t>ff</w:t>
      </w:r>
      <w:r w:rsidR="00862F18" w:rsidRPr="00F3155E">
        <w:rPr>
          <w:rFonts w:cs="Times-Roman"/>
          <w:color w:val="000000"/>
          <w:szCs w:val="15"/>
        </w:rPr>
        <w:t>ecting the pupillary motion (i.e. cholinesterase inhibitors, betablockers, benzodiazepines, ca</w:t>
      </w:r>
      <w:r w:rsidR="00862F18" w:rsidRPr="00F3155E">
        <w:rPr>
          <w:rFonts w:cs="Helvetica"/>
          <w:color w:val="000000"/>
          <w:szCs w:val="15"/>
        </w:rPr>
        <w:t>ff</w:t>
      </w:r>
      <w:r w:rsidR="00862F18" w:rsidRPr="00F3155E">
        <w:rPr>
          <w:rFonts w:cs="Times-Roman"/>
          <w:color w:val="000000"/>
          <w:szCs w:val="15"/>
        </w:rPr>
        <w:t>eine) for at least 24 h</w:t>
      </w:r>
      <w:r w:rsidR="000A3583" w:rsidRPr="00F3155E">
        <w:rPr>
          <w:szCs w:val="15"/>
        </w:rPr>
        <w:t xml:space="preserve">. </w:t>
      </w:r>
      <w:r w:rsidR="00BC7E59" w:rsidRPr="00F3155E">
        <w:rPr>
          <w:szCs w:val="15"/>
        </w:rPr>
        <w:t xml:space="preserve">The clinical </w:t>
      </w:r>
      <w:r w:rsidR="00102505" w:rsidRPr="00F3155E">
        <w:rPr>
          <w:szCs w:val="15"/>
        </w:rPr>
        <w:t>examination</w:t>
      </w:r>
      <w:r w:rsidR="00BC7E59" w:rsidRPr="00F3155E">
        <w:rPr>
          <w:szCs w:val="15"/>
        </w:rPr>
        <w:t xml:space="preserve"> encompassed </w:t>
      </w:r>
      <w:r w:rsidR="00776D5A" w:rsidRPr="00F3155E">
        <w:rPr>
          <w:szCs w:val="15"/>
        </w:rPr>
        <w:t>a</w:t>
      </w:r>
      <w:r w:rsidR="00404A3B" w:rsidRPr="00F3155E">
        <w:rPr>
          <w:szCs w:val="15"/>
        </w:rPr>
        <w:t xml:space="preserve"> complete neurological examination</w:t>
      </w:r>
      <w:r w:rsidR="00404A3B">
        <w:t>, a</w:t>
      </w:r>
      <w:r w:rsidR="00776D5A">
        <w:t xml:space="preserve"> tremor </w:t>
      </w:r>
      <w:r w:rsidR="00102505">
        <w:t>assessment (The Essential Tremor Rating Assessment Scale, TETRAS</w:t>
      </w:r>
      <w:r w:rsidR="0054277B">
        <w:t xml:space="preserve"> </w:t>
      </w:r>
      <w:r w:rsidR="000260E2">
        <w:fldChar w:fldCharType="begin"/>
      </w:r>
      <w:r w:rsidR="000260E2">
        <w:instrText xml:space="preserve"> ADDIN EN.CITE &lt;EndNote&gt;&lt;Cite&gt;&lt;Author&gt;Elble&lt;/Author&gt;&lt;Year&gt;2012&lt;/Year&gt;&lt;RecNum&gt;1140&lt;/RecNum&gt;&lt;DisplayText&gt;(Elble, Comella et al. 2012)&lt;/DisplayText&gt;&lt;record&gt;&lt;rec-number&gt;1140&lt;/rec-number&gt;&lt;foreign-keys&gt;&lt;key app="EN" db-id="a5xzr5prx09rz4ex9x2vssxl5tf9daezarrw" timestamp="1555789533"&gt;1140&lt;/key&gt;&lt;/foreign-keys&gt;&lt;ref-type name="Journal Article"&gt;17&lt;/ref-type&gt;&lt;contributors&gt;&lt;authors&gt;&lt;author&gt;Elble, Rodger&lt;/author&gt;&lt;author&gt;Comella, Cynthia&lt;/author&gt;&lt;author&gt;Fahn, Stanley&lt;/author&gt;&lt;author&gt;Hallett, Mark&lt;/author&gt;&lt;author&gt;Jankovic, Joseph&lt;/author&gt;&lt;author&gt;Juncos, Jorge L&lt;/author&gt;&lt;author&gt;LeWitt, Peter&lt;/author&gt;&lt;author&gt;Lyons, Kelly&lt;/author&gt;&lt;author&gt;Ondo, William&lt;/author&gt;&lt;author&gt;Pahwa, Rajesh&lt;/author&gt;&lt;/authors&gt;&lt;/contributors&gt;&lt;titles&gt;&lt;title&gt;Reliability of a new scale for essential tremor&lt;/title&gt;&lt;secondary-title&gt;Movement Disorders&lt;/secondary-title&gt;&lt;/titles&gt;&lt;periodical&gt;&lt;full-title&gt;Movement Disorders&lt;/full-title&gt;&lt;/periodical&gt;&lt;pages&gt;1567-1569&lt;/pages&gt;&lt;volume&gt;27&lt;/volume&gt;&lt;number&gt;12&lt;/number&gt;&lt;dates&gt;&lt;year&gt;2012&lt;/year&gt;&lt;/dates&gt;&lt;isbn&gt;0885-3185&lt;/isbn&gt;&lt;urls&gt;&lt;/urls&gt;&lt;/record&gt;&lt;/Cite&gt;&lt;/EndNote&gt;</w:instrText>
      </w:r>
      <w:r w:rsidR="000260E2">
        <w:fldChar w:fldCharType="separate"/>
      </w:r>
      <w:r w:rsidR="000260E2">
        <w:rPr>
          <w:noProof/>
        </w:rPr>
        <w:t>(Elble, Comella et al. 2012)</w:t>
      </w:r>
      <w:r w:rsidR="000260E2">
        <w:fldChar w:fldCharType="end"/>
      </w:r>
      <w:r w:rsidR="00102505">
        <w:t>), a cognitive assessment (</w:t>
      </w:r>
      <w:r w:rsidR="005C0796">
        <w:t>The C</w:t>
      </w:r>
      <w:r w:rsidR="00102505" w:rsidRPr="00102505">
        <w:t>erebellar cognitive affective/</w:t>
      </w:r>
      <w:proofErr w:type="spellStart"/>
      <w:r w:rsidR="00102505" w:rsidRPr="00102505">
        <w:t>Schmahmann</w:t>
      </w:r>
      <w:proofErr w:type="spellEnd"/>
      <w:r w:rsidR="00102505" w:rsidRPr="00102505">
        <w:t xml:space="preserve"> syndrome scale</w:t>
      </w:r>
      <w:r w:rsidR="0054277B">
        <w:t xml:space="preserve"> </w: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 </w:instrTex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DATA </w:instrText>
      </w:r>
      <w:r w:rsidR="0045232F">
        <w:fldChar w:fldCharType="end"/>
      </w:r>
      <w:r w:rsidR="0045232F">
        <w:fldChar w:fldCharType="separate"/>
      </w:r>
      <w:r w:rsidR="0045232F">
        <w:rPr>
          <w:noProof/>
        </w:rPr>
        <w:t>(Hoche, Guell et al. 2017)</w:t>
      </w:r>
      <w:r w:rsidR="0045232F">
        <w:fldChar w:fldCharType="end"/>
      </w:r>
      <w:r w:rsidR="001C0BA6">
        <w:t>)</w:t>
      </w:r>
      <w:r w:rsidR="000260E2">
        <w:t xml:space="preserve"> and </w:t>
      </w:r>
      <w:r w:rsidR="00404A3B">
        <w:t>the Beck´s depression inventory</w:t>
      </w:r>
      <w:r w:rsidR="0054277B">
        <w:t xml:space="preserve"> </w:t>
      </w:r>
      <w:r w:rsidR="000374E9">
        <w:fldChar w:fldCharType="begin"/>
      </w:r>
      <w:r w:rsidR="000374E9">
        <w:instrText xml:space="preserve"> ADDIN EN.CITE &lt;EndNote&gt;&lt;Cite&gt;&lt;Author&gt;Beck&lt;/Author&gt;&lt;Year&gt;1987&lt;/Year&gt;&lt;RecNum&gt;1743&lt;/RecNum&gt;&lt;DisplayText&gt;(Beck, Steer et al. 1987)&lt;/DisplayText&gt;&lt;record&gt;&lt;rec-number&gt;1743&lt;/rec-number&gt;&lt;foreign-keys&gt;&lt;key app="EN" db-id="a5xzr5prx09rz4ex9x2vssxl5tf9daezarrw" timestamp="1684223792"&gt;1743&lt;/key&gt;&lt;/foreign-keys&gt;&lt;ref-type name="Book"&gt;6&lt;/ref-type&gt;&lt;contributors&gt;&lt;authors&gt;&lt;author&gt;Beck, Aaron T&lt;/author&gt;&lt;author&gt;Steer, Robert A&lt;/author&gt;&lt;author&gt;Brown, Gregory K&lt;/author&gt;&lt;/authors&gt;&lt;/contributors&gt;&lt;titles&gt;&lt;title&gt;Beck depression inventory&lt;/title&gt;&lt;/titles&gt;&lt;dates&gt;&lt;year&gt;1987&lt;/year&gt;&lt;/dates&gt;&lt;publisher&gt;Harcourt Brace Jovanovich New York:&lt;/publisher&gt;&lt;urls&gt;&lt;/urls&gt;&lt;/record&gt;&lt;/Cite&gt;&lt;/EndNote&gt;</w:instrText>
      </w:r>
      <w:r w:rsidR="000374E9">
        <w:fldChar w:fldCharType="separate"/>
      </w:r>
      <w:r w:rsidR="000374E9">
        <w:rPr>
          <w:noProof/>
        </w:rPr>
        <w:t>(Beck, Steer et al. 1987)</w:t>
      </w:r>
      <w:r w:rsidR="000374E9">
        <w:fldChar w:fldCharType="end"/>
      </w:r>
      <w:r w:rsidR="00404A3B">
        <w:t>.</w:t>
      </w:r>
    </w:p>
    <w:p w14:paraId="49262984" w14:textId="7A6C1026" w:rsidR="004E49F5" w:rsidRDefault="0067142B" w:rsidP="00847704">
      <w:pPr>
        <w:pStyle w:val="MethodsText"/>
      </w:pPr>
      <w:r>
        <w:t>Covariates between groups were compare</w:t>
      </w:r>
      <w:r w:rsidR="00D711CC">
        <w:t>d</w:t>
      </w:r>
      <w:r>
        <w:t xml:space="preserve"> using </w:t>
      </w:r>
      <w:r w:rsidR="00325F17">
        <w:t>Mann-Whitney-U tests</w:t>
      </w:r>
      <w:r>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775BA61"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6C684E93"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w:t>
      </w:r>
      <w:del w:id="169" w:author="Julius Welzel" w:date="2023-06-23T13:38:00Z">
        <w:r w:rsidR="00624A21" w:rsidRPr="00A45218" w:rsidDel="00DD1626">
          <w:rPr>
            <w:szCs w:val="15"/>
          </w:rPr>
          <w:delText>approx</w:delText>
        </w:r>
      </w:del>
      <w:ins w:id="170" w:author="Julius Welzel" w:date="2023-06-23T13:38:00Z">
        <w:r w:rsidR="00DD1626">
          <w:rPr>
            <w:szCs w:val="15"/>
          </w:rPr>
          <w:pgNum/>
        </w:r>
        <w:proofErr w:type="spellStart"/>
        <w:proofErr w:type="gramStart"/>
        <w:r w:rsidR="00DD1626">
          <w:rPr>
            <w:szCs w:val="15"/>
          </w:rPr>
          <w:t>pprox</w:t>
        </w:r>
        <w:proofErr w:type="spellEnd"/>
        <w:r w:rsidR="00DD1626">
          <w:rPr>
            <w:szCs w:val="15"/>
          </w:rPr>
          <w:t>.</w:t>
        </w:r>
      </w:ins>
      <w:r w:rsidR="00624A21" w:rsidRPr="00A45218">
        <w:rPr>
          <w:szCs w:val="15"/>
        </w:rPr>
        <w:t>.</w:t>
      </w:r>
      <w:proofErr w:type="gramEnd"/>
      <w:r w:rsidR="00624A21" w:rsidRPr="00A45218">
        <w:rPr>
          <w:szCs w:val="15"/>
        </w:rPr>
        <w:t xml:space="preserve">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5CE7B4B7"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MF) as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form of sensory feedback. </w:t>
      </w:r>
      <w:r w:rsidR="00474CE4">
        <w:rPr>
          <w:szCs w:val="15"/>
        </w:rPr>
        <w:t xml:space="preserve">Three different sensory 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1. </w:t>
      </w:r>
      <w:r w:rsidR="00DD1626">
        <w:rPr>
          <w:szCs w:val="15"/>
        </w:rPr>
        <w:t>V</w:t>
      </w:r>
      <w:r w:rsidR="0054277B">
        <w:rPr>
          <w:szCs w:val="15"/>
        </w:rPr>
        <w:t xml:space="preserve">isual </w:t>
      </w:r>
      <w:r w:rsidR="00474CE4">
        <w:rPr>
          <w:szCs w:val="15"/>
        </w:rPr>
        <w:t xml:space="preserve">only, 2. </w:t>
      </w:r>
      <w:r w:rsidR="00DD1626">
        <w:rPr>
          <w:szCs w:val="15"/>
        </w:rPr>
        <w:t>A</w:t>
      </w:r>
      <w:r w:rsidR="0068407E">
        <w:rPr>
          <w:szCs w:val="15"/>
        </w:rPr>
        <w:t>udio-visual</w:t>
      </w:r>
      <w:r w:rsidR="002B1B06">
        <w:rPr>
          <w:szCs w:val="15"/>
        </w:rPr>
        <w:t xml:space="preserve"> </w:t>
      </w:r>
      <w:r w:rsidR="00474CE4">
        <w:rPr>
          <w:szCs w:val="15"/>
        </w:rPr>
        <w:t xml:space="preserve">and 3. </w:t>
      </w:r>
      <w:r w:rsidR="00DD1626">
        <w:rPr>
          <w:szCs w:val="15"/>
        </w:rPr>
        <w:t>A</w:t>
      </w:r>
      <w:r w:rsidR="00474CE4">
        <w:rPr>
          <w:szCs w:val="15"/>
        </w:rPr>
        <w:t>udit</w:t>
      </w:r>
      <w:r w:rsidR="0068407E">
        <w:rPr>
          <w:szCs w:val="15"/>
        </w:rPr>
        <w:t>ory</w:t>
      </w:r>
      <w:r w:rsidR="00474CE4">
        <w:rPr>
          <w:szCs w:val="15"/>
        </w:rPr>
        <w:t xml:space="preserve"> only. </w:t>
      </w:r>
      <w:r w:rsidR="002B1B06">
        <w:rPr>
          <w:szCs w:val="15"/>
        </w:rPr>
        <w:t>Visual only (</w:t>
      </w:r>
      <w:proofErr w:type="spellStart"/>
      <w:r w:rsidR="002B1B06">
        <w:rPr>
          <w:szCs w:val="15"/>
        </w:rPr>
        <w:t>vo</w:t>
      </w:r>
      <w:proofErr w:type="spellEnd"/>
      <w:r w:rsidR="002B1B06">
        <w:rPr>
          <w:szCs w:val="15"/>
        </w:rPr>
        <w:t xml:space="preserve">)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force was matched</w:t>
      </w:r>
      <w:commentRangeStart w:id="171"/>
      <w:r>
        <w:rPr>
          <w:szCs w:val="15"/>
        </w:rPr>
        <w:t xml:space="preserve">. Auditory </w:t>
      </w:r>
      <w:r w:rsidR="00474CE4">
        <w:rPr>
          <w:szCs w:val="15"/>
        </w:rPr>
        <w:t>only (</w:t>
      </w:r>
      <w:proofErr w:type="spellStart"/>
      <w:r w:rsidR="00474CE4">
        <w:rPr>
          <w:szCs w:val="15"/>
        </w:rPr>
        <w:t>ao</w:t>
      </w:r>
      <w:proofErr w:type="spellEnd"/>
      <w:r w:rsidR="00474CE4">
        <w:rPr>
          <w:szCs w:val="15"/>
        </w:rPr>
        <w:t xml:space="preserve">)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commentRangeEnd w:id="171"/>
      <w:r w:rsidR="001E1B46">
        <w:rPr>
          <w:rStyle w:val="CommentReference"/>
          <w:rFonts w:asciiTheme="minorHAnsi" w:eastAsiaTheme="minorHAnsi" w:hAnsiTheme="minorHAnsi" w:cstheme="minorBidi"/>
          <w:color w:val="auto"/>
          <w:lang w:val="de-DE"/>
        </w:rPr>
        <w:commentReference w:id="171"/>
      </w:r>
      <w:ins w:id="172" w:author="Julius Welzel" w:date="2023-06-23T13:42:00Z">
        <w:r w:rsidR="00DE0AE2">
          <w:rPr>
            <w:szCs w:val="15"/>
          </w:rPr>
          <w:t xml:space="preserve"> </w:t>
        </w:r>
      </w:ins>
      <w:r w:rsidR="00E258E3">
        <w:rPr>
          <w:szCs w:val="15"/>
        </w:rPr>
        <w:t>Audio-visual</w:t>
      </w:r>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ins w:id="173" w:author="Julius Welzel" w:date="2023-06-23T13:42:00Z">
        <w:r w:rsidR="00DE0AE2">
          <w:rPr>
            <w:szCs w:val="15"/>
          </w:rPr>
          <w:t xml:space="preserve">The performance between feedback types will be assessed using the </w:t>
        </w:r>
        <w:r w:rsidR="00DE0AE2" w:rsidRPr="00DE0AE2">
          <w:rPr>
            <w:szCs w:val="15"/>
          </w:rPr>
          <w:t>Root Mean Square Error</w:t>
        </w:r>
        <w:r w:rsidR="00DE0AE2">
          <w:rPr>
            <w:szCs w:val="15"/>
          </w:rPr>
          <w:t xml:space="preserve"> (RMSE)</w:t>
        </w:r>
        <w:r w:rsidR="00DE0AE2">
          <w:rPr>
            <w:szCs w:val="15"/>
          </w:rPr>
          <w:t xml:space="preserve"> and the amount of voluntary movement (Power 0-3 Hz)</w:t>
        </w:r>
        <w:r w:rsidR="00DE0AE2">
          <w:rPr>
            <w:szCs w:val="15"/>
          </w:rPr>
          <w:t xml:space="preserve">. </w:t>
        </w:r>
      </w:ins>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126DA827"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commentRangeStart w:id="174"/>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xml:space="preserve">. The low gain and high gain resulting in </w:t>
      </w:r>
      <w:r w:rsidR="00DE019C">
        <w:rPr>
          <w:szCs w:val="15"/>
        </w:rPr>
        <w:t xml:space="preserve">a </w:t>
      </w:r>
      <w:r w:rsidR="00E460F8">
        <w:rPr>
          <w:szCs w:val="15"/>
        </w:rPr>
        <w:t>low</w:t>
      </w:r>
      <w:r w:rsidR="00DE019C">
        <w:rPr>
          <w:szCs w:val="15"/>
        </w:rPr>
        <w:t xml:space="preserve"> or </w:t>
      </w:r>
      <w:r w:rsidR="00E460F8">
        <w:rPr>
          <w:szCs w:val="15"/>
        </w:rPr>
        <w:t>high feedback</w:t>
      </w:r>
      <w:r w:rsidR="00DE019C">
        <w:rPr>
          <w:szCs w:val="15"/>
        </w:rPr>
        <w:t xml:space="preserve"> task to match the target force (Archer ea., 2017).</w:t>
      </w:r>
      <w:commentRangeEnd w:id="174"/>
      <w:r w:rsidR="00612384">
        <w:rPr>
          <w:rStyle w:val="CommentReference"/>
          <w:rFonts w:asciiTheme="minorHAnsi" w:eastAsiaTheme="minorHAnsi" w:hAnsiTheme="minorHAnsi" w:cstheme="minorBidi"/>
          <w:color w:val="auto"/>
          <w:lang w:val="de-DE"/>
        </w:rPr>
        <w:commentReference w:id="174"/>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6093E15B" w:rsidR="00307554" w:rsidRPr="00443323" w:rsidRDefault="002E5BA9" w:rsidP="00906A4B">
      <w:pPr>
        <w:pStyle w:val="MethodsText"/>
      </w:pPr>
      <w:r w:rsidRPr="00443323">
        <w:t xml:space="preserve">The force data was first normalized to the participants MF by dividing every sample by the MF * 0.15. Next, </w:t>
      </w:r>
      <w:ins w:id="175" w:author="Julius Welzel" w:date="2023-06-23T13:46:00Z">
        <w:r w:rsidR="00DE0AE2" w:rsidRPr="00DE0AE2">
          <w:t>A fifth-order Butterworth band-pass filter was applied to the data with cutoff frequencies at 0.1 Hz and 12 Hz. The filter was implemented using the Second-Order Sections (SOS) format to ensure numerical stability.</w:t>
        </w:r>
        <w:r w:rsidR="00DE0AE2">
          <w:t xml:space="preserve"> </w:t>
        </w:r>
      </w:ins>
      <w:del w:id="176" w:author="Julius Welzel" w:date="2023-06-23T13:46:00Z">
        <w:r w:rsidRPr="00443323" w:rsidDel="00DE0AE2">
          <w:delText xml:space="preserve">data was filtered using a bandpass </w:delText>
        </w:r>
        <w:commentRangeStart w:id="177"/>
        <w:r w:rsidR="00612384" w:rsidDel="00DE0AE2">
          <w:delText>B</w:delText>
        </w:r>
        <w:r w:rsidR="00612384" w:rsidRPr="00443323" w:rsidDel="00DE0AE2">
          <w:delText>utterworth</w:delText>
        </w:r>
        <w:r w:rsidR="00612384" w:rsidDel="00DE0AE2">
          <w:delText xml:space="preserve"> </w:delText>
        </w:r>
        <w:commentRangeEnd w:id="177"/>
        <w:r w:rsidR="00612384" w:rsidDel="00DE0AE2">
          <w:rPr>
            <w:rStyle w:val="CommentReference"/>
            <w:rFonts w:asciiTheme="minorHAnsi" w:eastAsiaTheme="minorHAnsi" w:hAnsiTheme="minorHAnsi" w:cstheme="minorBidi"/>
            <w:color w:val="auto"/>
            <w:lang w:val="de-DE"/>
          </w:rPr>
          <w:commentReference w:id="177"/>
        </w:r>
        <w:r w:rsidR="00612384" w:rsidDel="00DE0AE2">
          <w:delText>filter</w:delText>
        </w:r>
        <w:r w:rsidRPr="00443323" w:rsidDel="00DE0AE2">
          <w:delText xml:space="preserve">, </w:delText>
        </w:r>
      </w:del>
      <w:r w:rsidRPr="00443323">
        <w:t xml:space="preserve">executed by the </w:t>
      </w:r>
      <w:proofErr w:type="spellStart"/>
      <w:r w:rsidRPr="00443323">
        <w:t>scipy</w:t>
      </w:r>
      <w:proofErr w:type="spellEnd"/>
      <w:r w:rsidRPr="00443323">
        <w:t xml:space="preserve">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proofErr w:type="spellStart"/>
      <w:r w:rsidR="00307554" w:rsidRPr="00443323">
        <w:t>psd_array_welch</w:t>
      </w:r>
      <w:proofErr w:type="spellEnd"/>
      <w:r w:rsidR="00307554" w:rsidRPr="00443323">
        <w:t xml:space="preserve">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r w:rsidR="00F575B6">
        <w:t xml:space="preserve">of </w:t>
      </w:r>
      <w:r w:rsidR="00307554" w:rsidRPr="00443323">
        <w:t>4-12 Hz was defined</w:t>
      </w:r>
      <w:r w:rsidR="00606D5F">
        <w:t xml:space="preserve"> (</w:t>
      </w:r>
      <w:r w:rsidR="00606D5F">
        <w:rPr>
          <w:noProof/>
        </w:rPr>
        <w:t>the power spectral density (PSD) in the tremor relevant frequency spectrum (4-12 Hz)</w:t>
      </w:r>
      <w:r w:rsidR="00606D5F">
        <w:t>.</w:t>
      </w:r>
      <w:r w:rsidR="00307554" w:rsidRPr="00443323">
        <w:t xml:space="preserve"> </w:t>
      </w:r>
      <w:r w:rsidR="00606D5F">
        <w:t>F</w:t>
      </w:r>
      <w:r w:rsidR="00307554" w:rsidRPr="00443323">
        <w:t>or voluntary movement a 0</w:t>
      </w:r>
      <w:r w:rsidR="00BF3773">
        <w:t>.1</w:t>
      </w:r>
      <w:r w:rsidR="00307554" w:rsidRPr="00443323">
        <w:t xml:space="preserve">-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791BE8F6"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w:t>
      </w:r>
      <w:proofErr w:type="spellStart"/>
      <w:r w:rsidR="00DE019C" w:rsidRPr="00443323">
        <w:t>PupilLabs</w:t>
      </w:r>
      <w:proofErr w:type="spellEnd"/>
      <w:r w:rsidR="00DE019C" w:rsidRPr="00443323">
        <w:t xml:space="preserve"> confidence values </w:t>
      </w:r>
      <w:r w:rsidR="00BF3773">
        <w:t xml:space="preserve">(Pupil v2.5) </w:t>
      </w:r>
      <w:r w:rsidR="00DE019C" w:rsidRPr="00443323">
        <w:t xml:space="preserve">and set to </w:t>
      </w:r>
      <w:proofErr w:type="spellStart"/>
      <w:r w:rsidR="00DE019C" w:rsidRPr="00443323">
        <w:t>NaN</w:t>
      </w:r>
      <w:proofErr w:type="spellEnd"/>
      <w:r w:rsidR="00DE019C" w:rsidRPr="00443323">
        <w:t xml:space="preserve"> in the time series. </w:t>
      </w:r>
      <w:proofErr w:type="spellStart"/>
      <w:r w:rsidR="00DE019C" w:rsidRPr="00443323">
        <w:t>NaN</w:t>
      </w:r>
      <w:proofErr w:type="spellEnd"/>
      <w:r w:rsidR="00DE019C" w:rsidRPr="00443323">
        <w:t xml:space="preserve"> values were subsequently interpolated using a </w:t>
      </w:r>
      <w:r w:rsidR="001B1EC0">
        <w:t xml:space="preserve">fast </w:t>
      </w:r>
      <w:proofErr w:type="spellStart"/>
      <w:r w:rsidR="001B1EC0">
        <w:t>fourier</w:t>
      </w:r>
      <w:proofErr w:type="spellEnd"/>
      <w:r w:rsidR="001B1EC0">
        <w:t xml:space="preserve"> transformation (</w:t>
      </w:r>
      <w:proofErr w:type="spellStart"/>
      <w:r w:rsidR="00E11AC0" w:rsidRPr="00443323">
        <w:t>fft</w:t>
      </w:r>
      <w:proofErr w:type="spellEnd"/>
      <w:r w:rsidR="001B1EC0">
        <w:t>)</w:t>
      </w:r>
      <w:r w:rsidR="00E11AC0" w:rsidRPr="00443323">
        <w:t xml:space="preserve"> convolution using a Gaussian kernel ranging 120 samples (~0.5 s)</w:t>
      </w:r>
      <w:r w:rsidR="00BF3773">
        <w:t xml:space="preserve"> from the </w:t>
      </w:r>
      <w:proofErr w:type="spellStart"/>
      <w:r w:rsidR="00BF3773">
        <w:t>astropy</w:t>
      </w:r>
      <w:proofErr w:type="spellEnd"/>
      <w:r w:rsidR="00BF3773">
        <w:t xml:space="preserve"> package (5.1)</w:t>
      </w:r>
      <w:r w:rsidR="00E11AC0" w:rsidRPr="00443323">
        <w:t xml:space="preserve">. After cleaning the raw time series, data was cut into </w:t>
      </w:r>
      <w:r w:rsidR="00E11AC0" w:rsidRPr="00443323">
        <w:lastRenderedPageBreak/>
        <w:t xml:space="preserve">epochs. A </w:t>
      </w:r>
      <w:r w:rsidR="00BF3773">
        <w:t>subtractive</w:t>
      </w:r>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before</w:t>
      </w:r>
      <w:r w:rsidR="00E11AC0">
        <w:t xml:space="preserve"> the epoch ended. The mean of </w:t>
      </w:r>
      <w:r w:rsidR="00BF3773">
        <w:t xml:space="preserve">this </w:t>
      </w:r>
      <w:r w:rsidR="00E11AC0">
        <w:t xml:space="preserve">time window was used for statistical analysis. </w:t>
      </w:r>
    </w:p>
    <w:p w14:paraId="714E0A42" w14:textId="20A9148F" w:rsidR="00E11AC0" w:rsidRDefault="00C43619" w:rsidP="00E11AC0">
      <w:pPr>
        <w:pStyle w:val="MethodsText"/>
      </w:pPr>
      <w:r>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2"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6B89336C" w:rsidR="00B1578E" w:rsidRDefault="00C43619" w:rsidP="00C43619">
      <w:pPr>
        <w:pStyle w:val="MethodsText"/>
      </w:pPr>
      <w:r>
        <w:t>Clinical data were compared between groups using a Mann-Whitney-U test</w:t>
      </w:r>
      <w:ins w:id="178" w:author="Julius Welzel" w:date="2023-06-23T14:23:00Z">
        <w:r w:rsidR="0094491F">
          <w:t xml:space="preserve"> if normal distribution of data was not indicated via </w:t>
        </w:r>
      </w:ins>
      <w:ins w:id="179" w:author="Julius Welzel" w:date="2023-06-23T14:25:00Z">
        <w:r w:rsidR="0094491F">
          <w:t xml:space="preserve">the </w:t>
        </w:r>
        <w:r w:rsidR="0094491F">
          <w:t>Shapiro-Wilk test</w:t>
        </w:r>
      </w:ins>
      <w:r>
        <w:t xml:space="preserve">. Correlation </w:t>
      </w:r>
      <w:r w:rsidR="001843E2">
        <w:t>analyses</w:t>
      </w:r>
      <w:r>
        <w:t xml:space="preserve"> were conducted using a Pearson correlation if </w:t>
      </w:r>
      <w:proofErr w:type="spellStart"/>
      <w:r>
        <w:t>Levene’s</w:t>
      </w:r>
      <w:proofErr w:type="spellEnd"/>
      <w:r>
        <w:t xml:space="preserve"> test and Shapiro-Wilk test allowed it, otherwise </w:t>
      </w:r>
      <w:r w:rsidR="00612384">
        <w:t xml:space="preserve">Spearman </w:t>
      </w:r>
      <w:r>
        <w:t xml:space="preserve">rank correlation </w:t>
      </w:r>
      <w:r w:rsidR="001843E2">
        <w:t xml:space="preserve">was </w:t>
      </w:r>
      <w:r>
        <w:t xml:space="preserve">used. For the </w:t>
      </w:r>
      <w:r w:rsidR="000150E1">
        <w:t>FS</w:t>
      </w:r>
      <w:r w:rsidR="005824FB">
        <w:t>R</w:t>
      </w:r>
      <w:r>
        <w:t xml:space="preserve">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s were performed in Python (3.</w:t>
      </w:r>
      <w:r w:rsidR="00BF3773">
        <w:t>10</w:t>
      </w:r>
      <w:r>
        <w:t xml:space="preserve">) using the </w:t>
      </w:r>
      <w:proofErr w:type="spellStart"/>
      <w:r>
        <w:t>scipy</w:t>
      </w:r>
      <w:proofErr w:type="spellEnd"/>
      <w:r>
        <w:t xml:space="preserve"> package (1.8.1)</w:t>
      </w:r>
      <w:r w:rsidR="0009155E">
        <w:t xml:space="preserve"> or </w:t>
      </w:r>
      <w:proofErr w:type="spellStart"/>
      <w:r w:rsidR="0009155E">
        <w:t>pingouin</w:t>
      </w:r>
      <w:proofErr w:type="spellEnd"/>
      <w:r w:rsidR="0009155E">
        <w:t xml:space="preserve">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4FED5266" w:rsidR="00B70A5D" w:rsidRDefault="00B70A5D" w:rsidP="00B70A5D">
      <w:pPr>
        <w:pStyle w:val="MethodsText"/>
      </w:pPr>
      <w:r>
        <w:t>The paper use</w:t>
      </w:r>
      <w:r w:rsidR="00AD19D9">
        <w:t>s</w:t>
      </w:r>
      <w:r w:rsidR="00BF3773">
        <w:t xml:space="preserve"> a</w:t>
      </w:r>
      <w:r>
        <w:t xml:space="preserve"> sequential design with maximal sample sizes to efficiently determine 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0A93B981"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r w:rsidR="00750ACA">
        <w:t>an</w:t>
      </w:r>
      <w:r>
        <w:t xml:space="preserve"> unknown extend</w:t>
      </w:r>
      <w:r w:rsidR="00B70A5D">
        <w:t>.</w:t>
      </w:r>
    </w:p>
    <w:p w14:paraId="068AFF23" w14:textId="52FE74A5" w:rsidR="00B70A5D" w:rsidRDefault="009607EE"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43FC9E09">
                <wp:simplePos x="0" y="0"/>
                <wp:positionH relativeFrom="margin">
                  <wp:posOffset>0</wp:posOffset>
                </wp:positionH>
                <wp:positionV relativeFrom="margin">
                  <wp:posOffset>3932555</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309.65pt;width:530.25pt;height:396.85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p>
    <w:p w14:paraId="3A0EDD3C" w14:textId="3A867334" w:rsidR="00FF5F16" w:rsidRDefault="00B70A5D" w:rsidP="00B70A5D">
      <w:pPr>
        <w:pStyle w:val="MethodsText"/>
      </w:pPr>
      <w:r>
        <w:t>Overall, sequential designs with maximal sample sizes offer a</w:t>
      </w:r>
      <w:r w:rsidR="00BF3773">
        <w:t>n</w:t>
      </w:r>
      <w:r>
        <w:t xml:space="preserve"> approach to optimizing statistical power in </w:t>
      </w:r>
      <w:r w:rsidR="00AD19D9">
        <w:t>replication studies</w:t>
      </w:r>
      <w:r w:rsidR="00750ACA">
        <w:t xml:space="preserve"> where smaller changes to the protocol are made</w:t>
      </w:r>
      <w:r w:rsidR="00AD19D9">
        <w:t xml:space="preserve"> (</w:t>
      </w:r>
      <w:proofErr w:type="spellStart"/>
      <w:r>
        <w:t>Schönebrodt</w:t>
      </w:r>
      <w:proofErr w:type="spellEnd"/>
      <w:r w:rsidR="00AD19D9">
        <w:t xml:space="preserve"> and </w:t>
      </w:r>
      <w:proofErr w:type="spellStart"/>
      <w:r w:rsidR="00AD19D9">
        <w:t>Wagenmaker</w:t>
      </w:r>
      <w:proofErr w:type="spellEnd"/>
      <w:r>
        <w:t>, 2018)</w:t>
      </w:r>
      <w:r w:rsidR="005824FB">
        <w:t>.</w:t>
      </w:r>
    </w:p>
    <w:p w14:paraId="03A24EFA" w14:textId="437EC8DB" w:rsidR="005824FB" w:rsidRDefault="005824FB" w:rsidP="00B70A5D">
      <w:pPr>
        <w:pStyle w:val="MethodsText"/>
      </w:pPr>
    </w:p>
    <w:p w14:paraId="4E05DB9E" w14:textId="51C71FE7" w:rsidR="005824FB" w:rsidRDefault="005824FB">
      <w:pPr>
        <w:jc w:val="left"/>
        <w:rPr>
          <w:sz w:val="15"/>
        </w:rPr>
      </w:pPr>
      <w:r>
        <w:br w:type="page"/>
      </w:r>
    </w:p>
    <w:p w14:paraId="5F1FC326" w14:textId="7EFA3DFF" w:rsidR="005824FB" w:rsidRDefault="005824FB" w:rsidP="005824FB">
      <w:pPr>
        <w:pStyle w:val="Heading1"/>
      </w:pPr>
      <w:r>
        <w:lastRenderedPageBreak/>
        <w:t>References</w:t>
      </w:r>
    </w:p>
    <w:p w14:paraId="280EF6B8" w14:textId="77777777" w:rsidR="00B1578E" w:rsidRDefault="00B1578E" w:rsidP="00C43619">
      <w:pPr>
        <w:pStyle w:val="MethodsText"/>
      </w:pPr>
    </w:p>
    <w:p w14:paraId="6B2A9658" w14:textId="77777777" w:rsidR="007E7D85" w:rsidRPr="007E7D85" w:rsidRDefault="00B1578E" w:rsidP="007E7D85">
      <w:pPr>
        <w:pStyle w:val="EndNoteBibliography"/>
        <w:rPr>
          <w:noProof/>
        </w:rPr>
      </w:pPr>
      <w:r>
        <w:fldChar w:fldCharType="begin"/>
      </w:r>
      <w:r>
        <w:instrText xml:space="preserve"> ADDIN EN.REFLIST </w:instrText>
      </w:r>
      <w:r>
        <w:fldChar w:fldCharType="separate"/>
      </w:r>
      <w:r w:rsidR="007E7D85" w:rsidRPr="007E7D85">
        <w:rPr>
          <w:noProof/>
        </w:rPr>
        <w:t xml:space="preserve">Archer, D. B., S. A. Coombes, W. T. Chu, J. W. Chung, R. G. Burciu, M. S. Okun, A. Wagle Shukla and D. E. Vaillancourt (2017). "A widespread visually-sensitive functional network relates to symptoms in essential tremor." </w:t>
      </w:r>
      <w:r w:rsidR="007E7D85" w:rsidRPr="007E7D85">
        <w:rPr>
          <w:noProof/>
          <w:u w:val="single"/>
        </w:rPr>
        <w:t>Brain</w:t>
      </w:r>
      <w:r w:rsidR="007E7D85" w:rsidRPr="007E7D85">
        <w:rPr>
          <w:noProof/>
        </w:rPr>
        <w:t>.</w:t>
      </w:r>
    </w:p>
    <w:p w14:paraId="2DD4A1B2" w14:textId="77777777" w:rsidR="007E7D85" w:rsidRPr="007E7D85" w:rsidRDefault="007E7D85" w:rsidP="007E7D85">
      <w:pPr>
        <w:pStyle w:val="EndNoteBibliography"/>
        <w:rPr>
          <w:noProof/>
        </w:rPr>
      </w:pPr>
      <w:r w:rsidRPr="007E7D85">
        <w:rPr>
          <w:noProof/>
        </w:rPr>
        <w:t xml:space="preserve">Beatty, J. (1982). "Task-evoked pupillary responses, processing load, and the structure of processing resources." </w:t>
      </w:r>
      <w:r w:rsidRPr="007E7D85">
        <w:rPr>
          <w:noProof/>
          <w:u w:val="single"/>
        </w:rPr>
        <w:t>Psychological bulletin</w:t>
      </w:r>
      <w:r w:rsidRPr="007E7D85">
        <w:rPr>
          <w:noProof/>
        </w:rPr>
        <w:t xml:space="preserve"> </w:t>
      </w:r>
      <w:r w:rsidRPr="007E7D85">
        <w:rPr>
          <w:b/>
          <w:noProof/>
        </w:rPr>
        <w:t>91</w:t>
      </w:r>
      <w:r w:rsidRPr="007E7D85">
        <w:rPr>
          <w:noProof/>
        </w:rPr>
        <w:t>(2): 276.</w:t>
      </w:r>
    </w:p>
    <w:p w14:paraId="6A5D927C" w14:textId="77777777" w:rsidR="007E7D85" w:rsidRPr="007E7D85" w:rsidRDefault="007E7D85" w:rsidP="007E7D85">
      <w:pPr>
        <w:pStyle w:val="EndNoteBibliography"/>
        <w:rPr>
          <w:noProof/>
        </w:rPr>
      </w:pPr>
      <w:r w:rsidRPr="007E7D85">
        <w:rPr>
          <w:noProof/>
        </w:rPr>
        <w:t xml:space="preserve">Beck, A. T., R. A. Steer and G. K. Brown (1987). </w:t>
      </w:r>
      <w:r w:rsidRPr="007E7D85">
        <w:rPr>
          <w:noProof/>
          <w:u w:val="single"/>
        </w:rPr>
        <w:t>Beck depression inventory</w:t>
      </w:r>
      <w:r w:rsidRPr="007E7D85">
        <w:rPr>
          <w:noProof/>
        </w:rPr>
        <w:t>, Harcourt Brace Jovanovich New York:.</w:t>
      </w:r>
    </w:p>
    <w:p w14:paraId="2BA3C83D" w14:textId="77777777" w:rsidR="007E7D85" w:rsidRPr="007E7D85" w:rsidRDefault="007E7D85" w:rsidP="007E7D85">
      <w:pPr>
        <w:pStyle w:val="EndNoteBibliography"/>
        <w:rPr>
          <w:noProof/>
        </w:rPr>
      </w:pPr>
      <w:r w:rsidRPr="007E7D85">
        <w:rPr>
          <w:noProof/>
        </w:rPr>
        <w:t xml:space="preserve">Becktepe, J. S., F. Govert, L. Kasiske, M. Yalaz, K. Witt and G. Deuschl (2019). "Pupillary response to light and tasks in early and late onset essential tremor patients." </w:t>
      </w:r>
      <w:r w:rsidRPr="007E7D85">
        <w:rPr>
          <w:noProof/>
          <w:u w:val="single"/>
        </w:rPr>
        <w:t>Parkinsonism Relat Disord</w:t>
      </w:r>
      <w:r w:rsidRPr="007E7D85">
        <w:rPr>
          <w:noProof/>
        </w:rPr>
        <w:t xml:space="preserve"> </w:t>
      </w:r>
      <w:r w:rsidRPr="007E7D85">
        <w:rPr>
          <w:b/>
          <w:noProof/>
        </w:rPr>
        <w:t>66</w:t>
      </w:r>
      <w:r w:rsidRPr="007E7D85">
        <w:rPr>
          <w:noProof/>
        </w:rPr>
        <w:t>: 62-67.</w:t>
      </w:r>
    </w:p>
    <w:p w14:paraId="63D5D871" w14:textId="77777777" w:rsidR="007E7D85" w:rsidRPr="007E7D85" w:rsidRDefault="007E7D85" w:rsidP="007E7D85">
      <w:pPr>
        <w:pStyle w:val="EndNoteBibliography"/>
        <w:rPr>
          <w:noProof/>
        </w:rPr>
      </w:pPr>
      <w:r w:rsidRPr="007E7D85">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7E7D85">
        <w:rPr>
          <w:noProof/>
          <w:u w:val="single"/>
        </w:rPr>
        <w:t>Movement Disorders</w:t>
      </w:r>
      <w:r w:rsidRPr="007E7D85">
        <w:rPr>
          <w:noProof/>
        </w:rPr>
        <w:t>.</w:t>
      </w:r>
    </w:p>
    <w:p w14:paraId="593DDAC0" w14:textId="77777777" w:rsidR="007E7D85" w:rsidRPr="00750ACA" w:rsidRDefault="007E7D85" w:rsidP="007E7D85">
      <w:pPr>
        <w:pStyle w:val="EndNoteBibliography"/>
        <w:rPr>
          <w:noProof/>
          <w:lang w:val="de-DE"/>
        </w:rPr>
      </w:pPr>
      <w:r w:rsidRPr="007E7D85">
        <w:rPr>
          <w:noProof/>
        </w:rPr>
        <w:t xml:space="preserve">DeSimone, J. C., D. B. Archer, D. E. Vaillancourt and A. Wagle Shukla (2019). "Network-level connectivity is a critical feature distinguishing dystonic tremor and essential tremor." </w:t>
      </w:r>
      <w:r w:rsidRPr="00750ACA">
        <w:rPr>
          <w:noProof/>
          <w:u w:val="single"/>
          <w:lang w:val="de-DE"/>
        </w:rPr>
        <w:t>Brain</w:t>
      </w:r>
      <w:r w:rsidRPr="00750ACA">
        <w:rPr>
          <w:noProof/>
          <w:lang w:val="de-DE"/>
        </w:rPr>
        <w:t>.</w:t>
      </w:r>
    </w:p>
    <w:p w14:paraId="6FF37C9C" w14:textId="77777777" w:rsidR="007E7D85" w:rsidRPr="007E7D85" w:rsidRDefault="007E7D85" w:rsidP="007E7D85">
      <w:pPr>
        <w:pStyle w:val="EndNoteBibliography"/>
        <w:rPr>
          <w:noProof/>
        </w:rPr>
      </w:pPr>
      <w:r w:rsidRPr="00750ACA">
        <w:rPr>
          <w:noProof/>
          <w:lang w:val="de-DE"/>
        </w:rPr>
        <w:t xml:space="preserve">Deuschl, G., J. S. Becktepe, M. Dirkx, D. Haubenberger, A. Hassan, R. C. Helmich, M. Muthuraman, P. Panyakaew, P. Schwingenschuh, K. E. Zeuner and R. J. Elble (2022). </w:t>
      </w:r>
      <w:r w:rsidRPr="007E7D85">
        <w:rPr>
          <w:noProof/>
        </w:rPr>
        <w:t xml:space="preserve">"The clinical and electrophysiological investigation of tremor." </w:t>
      </w:r>
      <w:r w:rsidRPr="007E7D85">
        <w:rPr>
          <w:noProof/>
          <w:u w:val="single"/>
        </w:rPr>
        <w:t>Clinical Neurophysiology</w:t>
      </w:r>
      <w:r w:rsidRPr="007E7D85">
        <w:rPr>
          <w:noProof/>
        </w:rPr>
        <w:t xml:space="preserve"> </w:t>
      </w:r>
      <w:r w:rsidRPr="007E7D85">
        <w:rPr>
          <w:b/>
          <w:noProof/>
        </w:rPr>
        <w:t>136</w:t>
      </w:r>
      <w:r w:rsidRPr="007E7D85">
        <w:rPr>
          <w:noProof/>
        </w:rPr>
        <w:t>: 93-129.</w:t>
      </w:r>
    </w:p>
    <w:p w14:paraId="50941581" w14:textId="77777777" w:rsidR="007E7D85" w:rsidRPr="007E7D85" w:rsidRDefault="007E7D85" w:rsidP="007E7D85">
      <w:pPr>
        <w:pStyle w:val="EndNoteBibliography"/>
        <w:rPr>
          <w:noProof/>
        </w:rPr>
      </w:pPr>
      <w:r w:rsidRPr="007E7D85">
        <w:rPr>
          <w:noProof/>
        </w:rPr>
        <w:t xml:space="preserve">Dirkx, M. F., H. Zach, A. J. van Nuland, B. R. Bloem, I. Toni and R. C. Helmich (2020). "Cognitive load amplifies Parkinson’s tremor through excitatory network influences onto the thalamus." </w:t>
      </w:r>
      <w:r w:rsidRPr="007E7D85">
        <w:rPr>
          <w:noProof/>
          <w:u w:val="single"/>
        </w:rPr>
        <w:t>Brain</w:t>
      </w:r>
      <w:r w:rsidRPr="007E7D85">
        <w:rPr>
          <w:noProof/>
        </w:rPr>
        <w:t>.</w:t>
      </w:r>
    </w:p>
    <w:p w14:paraId="354EE812" w14:textId="77777777" w:rsidR="007E7D85" w:rsidRPr="007E7D85" w:rsidRDefault="007E7D85" w:rsidP="007E7D85">
      <w:pPr>
        <w:pStyle w:val="EndNoteBibliography"/>
        <w:rPr>
          <w:noProof/>
        </w:rPr>
      </w:pPr>
      <w:r w:rsidRPr="007E7D85">
        <w:rPr>
          <w:noProof/>
        </w:rPr>
        <w:t xml:space="preserve">Elble, R., C. Comella, S. Fahn, M. Hallett, J. Jankovic, J. L. Juncos, P. LeWitt, K. Lyons, W. Ondo and R. Pahwa (2012). "Reliability of a new scale for essential tremor." </w:t>
      </w:r>
      <w:r w:rsidRPr="007E7D85">
        <w:rPr>
          <w:noProof/>
          <w:u w:val="single"/>
        </w:rPr>
        <w:t>Movement Disorders</w:t>
      </w:r>
      <w:r w:rsidRPr="007E7D85">
        <w:rPr>
          <w:noProof/>
        </w:rPr>
        <w:t xml:space="preserve"> </w:t>
      </w:r>
      <w:r w:rsidRPr="007E7D85">
        <w:rPr>
          <w:b/>
          <w:noProof/>
        </w:rPr>
        <w:t>27</w:t>
      </w:r>
      <w:r w:rsidRPr="007E7D85">
        <w:rPr>
          <w:noProof/>
        </w:rPr>
        <w:t>(12): 1567-1569.</w:t>
      </w:r>
    </w:p>
    <w:p w14:paraId="26F2676C" w14:textId="77777777" w:rsidR="007E7D85" w:rsidRPr="007E7D85" w:rsidRDefault="007E7D85" w:rsidP="007E7D85">
      <w:pPr>
        <w:pStyle w:val="EndNoteBibliography"/>
        <w:rPr>
          <w:noProof/>
        </w:rPr>
      </w:pPr>
      <w:r w:rsidRPr="007E7D85">
        <w:rPr>
          <w:noProof/>
        </w:rPr>
        <w:t xml:space="preserve">Feys, P., W. Helsen, M. Buekers, T. Ceux, E. Heremans, B. Nuttin, P. Ketelaer and X. Liu (2006). "The effect of changed visual feedback on intention tremor in multiple sclerosis." </w:t>
      </w:r>
      <w:r w:rsidRPr="007E7D85">
        <w:rPr>
          <w:noProof/>
          <w:u w:val="single"/>
        </w:rPr>
        <w:t>Neuroscience letters</w:t>
      </w:r>
      <w:r w:rsidRPr="007E7D85">
        <w:rPr>
          <w:noProof/>
        </w:rPr>
        <w:t xml:space="preserve"> </w:t>
      </w:r>
      <w:r w:rsidRPr="007E7D85">
        <w:rPr>
          <w:b/>
          <w:noProof/>
        </w:rPr>
        <w:t>394</w:t>
      </w:r>
      <w:r w:rsidRPr="007E7D85">
        <w:rPr>
          <w:noProof/>
        </w:rPr>
        <w:t>(1): 17-21.</w:t>
      </w:r>
    </w:p>
    <w:p w14:paraId="25D45FA6" w14:textId="77777777" w:rsidR="007E7D85" w:rsidRPr="007E7D85" w:rsidRDefault="007E7D85" w:rsidP="007E7D85">
      <w:pPr>
        <w:pStyle w:val="EndNoteBibliography"/>
        <w:rPr>
          <w:noProof/>
        </w:rPr>
      </w:pPr>
      <w:r w:rsidRPr="007E7D85">
        <w:rPr>
          <w:noProof/>
        </w:rPr>
        <w:t xml:space="preserve">Gironell, A., R. Ribosa-Nogue and J. Pagonabarraga (2012). "Withdrawal of visual feedback in essential tremor." </w:t>
      </w:r>
      <w:r w:rsidRPr="007E7D85">
        <w:rPr>
          <w:noProof/>
          <w:u w:val="single"/>
        </w:rPr>
        <w:t>Parkinsonism Relat Disord</w:t>
      </w:r>
      <w:r w:rsidRPr="007E7D85">
        <w:rPr>
          <w:noProof/>
        </w:rPr>
        <w:t xml:space="preserve"> </w:t>
      </w:r>
      <w:r w:rsidRPr="007E7D85">
        <w:rPr>
          <w:b/>
          <w:noProof/>
        </w:rPr>
        <w:t>18</w:t>
      </w:r>
      <w:r w:rsidRPr="007E7D85">
        <w:rPr>
          <w:noProof/>
        </w:rPr>
        <w:t>(4): 402-403; author reply 404.</w:t>
      </w:r>
    </w:p>
    <w:p w14:paraId="0EADAA81" w14:textId="77777777" w:rsidR="007E7D85" w:rsidRPr="007E7D85" w:rsidRDefault="007E7D85" w:rsidP="007E7D85">
      <w:pPr>
        <w:pStyle w:val="EndNoteBibliography"/>
        <w:rPr>
          <w:noProof/>
        </w:rPr>
      </w:pPr>
      <w:r w:rsidRPr="007E7D85">
        <w:rPr>
          <w:noProof/>
        </w:rPr>
        <w:t xml:space="preserve">Helmich, R. C., I. Toni, G. Deuschl and B. R. Bloem (2013). "The pathophysiology of essential tremor and Parkinson's tremor." </w:t>
      </w:r>
      <w:r w:rsidRPr="007E7D85">
        <w:rPr>
          <w:noProof/>
          <w:u w:val="single"/>
        </w:rPr>
        <w:t>Curr Neurol Neurosci Rep</w:t>
      </w:r>
      <w:r w:rsidRPr="007E7D85">
        <w:rPr>
          <w:noProof/>
        </w:rPr>
        <w:t xml:space="preserve"> </w:t>
      </w:r>
      <w:r w:rsidRPr="007E7D85">
        <w:rPr>
          <w:b/>
          <w:noProof/>
        </w:rPr>
        <w:t>13</w:t>
      </w:r>
      <w:r w:rsidRPr="007E7D85">
        <w:rPr>
          <w:noProof/>
        </w:rPr>
        <w:t>(9): 378.</w:t>
      </w:r>
    </w:p>
    <w:p w14:paraId="2C2AD002" w14:textId="77777777" w:rsidR="007E7D85" w:rsidRPr="007E7D85" w:rsidRDefault="007E7D85" w:rsidP="007E7D85">
      <w:pPr>
        <w:pStyle w:val="EndNoteBibliography"/>
        <w:rPr>
          <w:noProof/>
        </w:rPr>
      </w:pPr>
      <w:r w:rsidRPr="007E7D85">
        <w:rPr>
          <w:noProof/>
        </w:rPr>
        <w:t xml:space="preserve">Hoche, F., X. Guell, M. G. Vangel, J. C. Sherman and J. D. Schmahmann (2017). "The cerebellar cognitive affective/Schmahmann syndrome scale." </w:t>
      </w:r>
      <w:r w:rsidRPr="007E7D85">
        <w:rPr>
          <w:noProof/>
          <w:u w:val="single"/>
        </w:rPr>
        <w:t>Brain</w:t>
      </w:r>
      <w:r w:rsidRPr="007E7D85">
        <w:rPr>
          <w:noProof/>
        </w:rPr>
        <w:t xml:space="preserve"> </w:t>
      </w:r>
      <w:r w:rsidRPr="007E7D85">
        <w:rPr>
          <w:b/>
          <w:noProof/>
        </w:rPr>
        <w:t>141</w:t>
      </w:r>
      <w:r w:rsidRPr="007E7D85">
        <w:rPr>
          <w:noProof/>
        </w:rPr>
        <w:t>(1): 248-270.</w:t>
      </w:r>
    </w:p>
    <w:p w14:paraId="583CB291" w14:textId="77777777" w:rsidR="007E7D85" w:rsidRPr="00750ACA" w:rsidRDefault="007E7D85" w:rsidP="007E7D85">
      <w:pPr>
        <w:pStyle w:val="EndNoteBibliography"/>
        <w:rPr>
          <w:noProof/>
          <w:lang w:val="de-DE"/>
        </w:rPr>
      </w:pPr>
      <w:r w:rsidRPr="007E7D85">
        <w:rPr>
          <w:noProof/>
        </w:rPr>
        <w:t xml:space="preserve">Keogh, J., S. Morrison and R. Barrett (2004). "Augmented visual feedback increases finger tremor during postural pointing." </w:t>
      </w:r>
      <w:r w:rsidRPr="00750ACA">
        <w:rPr>
          <w:noProof/>
          <w:u w:val="single"/>
          <w:lang w:val="de-DE"/>
        </w:rPr>
        <w:t>Experimental brain research</w:t>
      </w:r>
      <w:r w:rsidRPr="00750ACA">
        <w:rPr>
          <w:noProof/>
          <w:lang w:val="de-DE"/>
        </w:rPr>
        <w:t xml:space="preserve"> </w:t>
      </w:r>
      <w:r w:rsidRPr="00750ACA">
        <w:rPr>
          <w:b/>
          <w:noProof/>
          <w:lang w:val="de-DE"/>
        </w:rPr>
        <w:t>159</w:t>
      </w:r>
      <w:r w:rsidRPr="00750ACA">
        <w:rPr>
          <w:noProof/>
          <w:lang w:val="de-DE"/>
        </w:rPr>
        <w:t>(4): 467-477.</w:t>
      </w:r>
    </w:p>
    <w:p w14:paraId="5BE9DA88" w14:textId="77777777" w:rsidR="007E7D85" w:rsidRPr="007E7D85" w:rsidRDefault="007E7D85" w:rsidP="007E7D85">
      <w:pPr>
        <w:pStyle w:val="EndNoteBibliography"/>
        <w:rPr>
          <w:noProof/>
        </w:rPr>
      </w:pPr>
      <w:r w:rsidRPr="00750ACA">
        <w:rPr>
          <w:noProof/>
          <w:lang w:val="de-DE"/>
        </w:rPr>
        <w:t xml:space="preserve">Liebe, T., J. Kaufmann, M. Li, M. Skalej, G. Wagner and M. Walter (2020). </w:t>
      </w:r>
      <w:r w:rsidRPr="007E7D85">
        <w:rPr>
          <w:noProof/>
        </w:rPr>
        <w:t xml:space="preserve">"In vivo anatomical mapping of human locus coeruleus functional connectivity at 3 T MRI." </w:t>
      </w:r>
      <w:r w:rsidRPr="007E7D85">
        <w:rPr>
          <w:noProof/>
          <w:u w:val="single"/>
        </w:rPr>
        <w:t>Human brain mapping</w:t>
      </w:r>
      <w:r w:rsidRPr="007E7D85">
        <w:rPr>
          <w:noProof/>
        </w:rPr>
        <w:t xml:space="preserve"> </w:t>
      </w:r>
      <w:r w:rsidRPr="007E7D85">
        <w:rPr>
          <w:b/>
          <w:noProof/>
        </w:rPr>
        <w:t>41</w:t>
      </w:r>
      <w:r w:rsidRPr="007E7D85">
        <w:rPr>
          <w:noProof/>
        </w:rPr>
        <w:t>(8): 2136-2151.</w:t>
      </w:r>
    </w:p>
    <w:p w14:paraId="210152C0" w14:textId="77777777" w:rsidR="007E7D85" w:rsidRPr="007E7D85" w:rsidRDefault="007E7D85" w:rsidP="007E7D85">
      <w:pPr>
        <w:pStyle w:val="EndNoteBibliography"/>
        <w:rPr>
          <w:noProof/>
        </w:rPr>
      </w:pPr>
      <w:r w:rsidRPr="007E7D85">
        <w:rPr>
          <w:noProof/>
        </w:rPr>
        <w:t xml:space="preserve">Pedrosa, D. J., P. Brown, H. Cagnan, V. Visser-Vandewalle, J. Wirths, L. Timmermann and J.-S. Brittain (2018). "A functional </w:t>
      </w:r>
      <w:r w:rsidRPr="007E7D85">
        <w:rPr>
          <w:noProof/>
        </w:rPr>
        <w:t xml:space="preserve">micro-electrode mapping of ventral thalamus in essential tremor." </w:t>
      </w:r>
      <w:r w:rsidRPr="007E7D85">
        <w:rPr>
          <w:noProof/>
          <w:u w:val="single"/>
        </w:rPr>
        <w:t>Brain</w:t>
      </w:r>
      <w:r w:rsidRPr="007E7D85">
        <w:rPr>
          <w:noProof/>
        </w:rPr>
        <w:t xml:space="preserve"> </w:t>
      </w:r>
      <w:r w:rsidRPr="007E7D85">
        <w:rPr>
          <w:b/>
          <w:noProof/>
        </w:rPr>
        <w:t>141</w:t>
      </w:r>
      <w:r w:rsidRPr="007E7D85">
        <w:rPr>
          <w:noProof/>
        </w:rPr>
        <w:t>(9): 2644-2654.</w:t>
      </w:r>
    </w:p>
    <w:p w14:paraId="0794AAE7" w14:textId="77777777" w:rsidR="007E7D85" w:rsidRPr="007E7D85" w:rsidRDefault="007E7D85" w:rsidP="007E7D85">
      <w:pPr>
        <w:pStyle w:val="EndNoteBibliography"/>
        <w:rPr>
          <w:noProof/>
        </w:rPr>
      </w:pPr>
      <w:r w:rsidRPr="007E7D85">
        <w:rPr>
          <w:noProof/>
        </w:rPr>
        <w:t xml:space="preserve">Popović Maneski, L., N. Jorgovanović, V. Ilić, S. Došen, T. Keller, M. B. Popović and D. B. Popović (2011). "Electrical stimulation for the suppression of pathological tremor." </w:t>
      </w:r>
      <w:r w:rsidRPr="007E7D85">
        <w:rPr>
          <w:noProof/>
          <w:u w:val="single"/>
        </w:rPr>
        <w:t>Medical &amp; biological engineering &amp; computing</w:t>
      </w:r>
      <w:r w:rsidRPr="007E7D85">
        <w:rPr>
          <w:noProof/>
        </w:rPr>
        <w:t xml:space="preserve"> </w:t>
      </w:r>
      <w:r w:rsidRPr="007E7D85">
        <w:rPr>
          <w:b/>
          <w:noProof/>
        </w:rPr>
        <w:t>49</w:t>
      </w:r>
      <w:r w:rsidRPr="007E7D85">
        <w:rPr>
          <w:noProof/>
        </w:rPr>
        <w:t>(10): 1187-1193.</w:t>
      </w:r>
    </w:p>
    <w:p w14:paraId="7E24CCB2" w14:textId="77777777" w:rsidR="007E7D85" w:rsidRPr="007E7D85" w:rsidRDefault="007E7D85" w:rsidP="007E7D85">
      <w:pPr>
        <w:pStyle w:val="EndNoteBibliography"/>
        <w:rPr>
          <w:noProof/>
        </w:rPr>
      </w:pPr>
      <w:r w:rsidRPr="007E7D85">
        <w:rPr>
          <w:noProof/>
        </w:rPr>
        <w:t xml:space="preserve">Prochazka, A., J. Elek and M. Javidan (1992). "Attenuation of pathological tremors by functional electrical stimulation I: Method." </w:t>
      </w:r>
      <w:r w:rsidRPr="007E7D85">
        <w:rPr>
          <w:noProof/>
          <w:u w:val="single"/>
        </w:rPr>
        <w:t>Annals of biomedical engineering</w:t>
      </w:r>
      <w:r w:rsidRPr="007E7D85">
        <w:rPr>
          <w:noProof/>
        </w:rPr>
        <w:t xml:space="preserve"> </w:t>
      </w:r>
      <w:r w:rsidRPr="007E7D85">
        <w:rPr>
          <w:b/>
          <w:noProof/>
        </w:rPr>
        <w:t>20</w:t>
      </w:r>
      <w:r w:rsidRPr="007E7D85">
        <w:rPr>
          <w:noProof/>
        </w:rPr>
        <w:t>(2): 205-224.</w:t>
      </w:r>
    </w:p>
    <w:p w14:paraId="43B9F454" w14:textId="77777777" w:rsidR="007E7D85" w:rsidRPr="007E7D85" w:rsidRDefault="007E7D85" w:rsidP="007E7D85">
      <w:pPr>
        <w:pStyle w:val="EndNoteBibliography"/>
        <w:rPr>
          <w:noProof/>
        </w:rPr>
      </w:pPr>
      <w:r w:rsidRPr="007E7D85">
        <w:rPr>
          <w:noProof/>
        </w:rPr>
        <w:t xml:space="preserve">Reis, C., B. S. Arruda, A. Pogosyan, P. Brown and H. Cagnan (2021). "Essential tremor amplitude modulation by median nerve stimulation." </w:t>
      </w:r>
      <w:r w:rsidRPr="007E7D85">
        <w:rPr>
          <w:noProof/>
          <w:u w:val="single"/>
        </w:rPr>
        <w:t>Sci Rep</w:t>
      </w:r>
      <w:r w:rsidRPr="007E7D85">
        <w:rPr>
          <w:noProof/>
        </w:rPr>
        <w:t xml:space="preserve"> </w:t>
      </w:r>
      <w:r w:rsidRPr="007E7D85">
        <w:rPr>
          <w:b/>
          <w:noProof/>
        </w:rPr>
        <w:t>11</w:t>
      </w:r>
      <w:r w:rsidRPr="007E7D85">
        <w:rPr>
          <w:noProof/>
        </w:rPr>
        <w:t>(1): 17720.</w:t>
      </w:r>
    </w:p>
    <w:p w14:paraId="395110FC" w14:textId="77777777" w:rsidR="007E7D85" w:rsidRPr="007E7D85" w:rsidRDefault="007E7D85" w:rsidP="007E7D85">
      <w:pPr>
        <w:pStyle w:val="EndNoteBibliography"/>
        <w:rPr>
          <w:noProof/>
        </w:rPr>
      </w:pPr>
      <w:r w:rsidRPr="007E7D85">
        <w:rPr>
          <w:noProof/>
        </w:rPr>
        <w:t xml:space="preserve">Sanes, J. N., P. A. LeWitt and K. H. Mauritz (1988). "Visual and mechanical control of postural and kinetic tremor in cerebellar system disorders." </w:t>
      </w:r>
      <w:r w:rsidRPr="007E7D85">
        <w:rPr>
          <w:noProof/>
          <w:u w:val="single"/>
        </w:rPr>
        <w:t>Journal of Neurology, Neurosurgery &amp;amp; Psychiatry</w:t>
      </w:r>
      <w:r w:rsidRPr="007E7D85">
        <w:rPr>
          <w:noProof/>
        </w:rPr>
        <w:t xml:space="preserve"> </w:t>
      </w:r>
      <w:r w:rsidRPr="007E7D85">
        <w:rPr>
          <w:b/>
          <w:noProof/>
        </w:rPr>
        <w:t>51</w:t>
      </w:r>
      <w:r w:rsidRPr="007E7D85">
        <w:rPr>
          <w:noProof/>
        </w:rPr>
        <w:t>(7): 934-943.</w:t>
      </w:r>
    </w:p>
    <w:p w14:paraId="059E8213" w14:textId="77777777" w:rsidR="007E7D85" w:rsidRPr="007E7D85" w:rsidRDefault="007E7D85" w:rsidP="007E7D85">
      <w:pPr>
        <w:pStyle w:val="EndNoteBibliography"/>
        <w:rPr>
          <w:noProof/>
        </w:rPr>
      </w:pPr>
      <w:r w:rsidRPr="007E7D85">
        <w:rPr>
          <w:noProof/>
        </w:rPr>
        <w:t xml:space="preserve">Shadmehr, R. and J. W. Krakauer (2008). "A computational neuroanatomy for motor control." </w:t>
      </w:r>
      <w:r w:rsidRPr="007E7D85">
        <w:rPr>
          <w:noProof/>
          <w:u w:val="single"/>
        </w:rPr>
        <w:t>Experimental brain research</w:t>
      </w:r>
      <w:r w:rsidRPr="007E7D85">
        <w:rPr>
          <w:noProof/>
        </w:rPr>
        <w:t xml:space="preserve"> </w:t>
      </w:r>
      <w:r w:rsidRPr="007E7D85">
        <w:rPr>
          <w:b/>
          <w:noProof/>
        </w:rPr>
        <w:t>185</w:t>
      </w:r>
      <w:r w:rsidRPr="007E7D85">
        <w:rPr>
          <w:noProof/>
        </w:rPr>
        <w:t>: 359-381.</w:t>
      </w:r>
    </w:p>
    <w:p w14:paraId="2D13DC1C" w14:textId="77777777" w:rsidR="007E7D85" w:rsidRPr="007E7D85" w:rsidRDefault="007E7D85" w:rsidP="007E7D85">
      <w:pPr>
        <w:pStyle w:val="EndNoteBibliography"/>
        <w:rPr>
          <w:noProof/>
        </w:rPr>
      </w:pPr>
      <w:r w:rsidRPr="007E7D85">
        <w:rPr>
          <w:noProof/>
        </w:rPr>
        <w:t xml:space="preserve">Shukla, A. W. (2022). "Rationale and Evidence for Peripheral Nerve Stimulation for Treating Essential Tremor." </w:t>
      </w:r>
      <w:r w:rsidRPr="007E7D85">
        <w:rPr>
          <w:noProof/>
          <w:u w:val="single"/>
        </w:rPr>
        <w:t>Tremor and Other Hyperkinetic Movements</w:t>
      </w:r>
      <w:r w:rsidRPr="007E7D85">
        <w:rPr>
          <w:noProof/>
        </w:rPr>
        <w:t xml:space="preserve"> </w:t>
      </w:r>
      <w:r w:rsidRPr="007E7D85">
        <w:rPr>
          <w:b/>
          <w:noProof/>
        </w:rPr>
        <w:t>12</w:t>
      </w:r>
      <w:r w:rsidRPr="007E7D85">
        <w:rPr>
          <w:noProof/>
        </w:rPr>
        <w:t>.</w:t>
      </w:r>
    </w:p>
    <w:p w14:paraId="558A947E" w14:textId="77777777" w:rsidR="007E7D85" w:rsidRPr="007E7D85" w:rsidRDefault="007E7D85" w:rsidP="007E7D85">
      <w:pPr>
        <w:pStyle w:val="EndNoteBibliography"/>
        <w:rPr>
          <w:noProof/>
        </w:rPr>
      </w:pPr>
      <w:r w:rsidRPr="007E7D85">
        <w:rPr>
          <w:noProof/>
        </w:rPr>
        <w:t xml:space="preserve">Todorov, E. and M. I. Jordan (2002). "Optimal feedback control as a theory of motor coordination." </w:t>
      </w:r>
      <w:r w:rsidRPr="007E7D85">
        <w:rPr>
          <w:noProof/>
          <w:u w:val="single"/>
        </w:rPr>
        <w:t>Nature neuroscience</w:t>
      </w:r>
      <w:r w:rsidRPr="007E7D85">
        <w:rPr>
          <w:noProof/>
        </w:rPr>
        <w:t xml:space="preserve"> </w:t>
      </w:r>
      <w:r w:rsidRPr="007E7D85">
        <w:rPr>
          <w:b/>
          <w:noProof/>
        </w:rPr>
        <w:t>5</w:t>
      </w:r>
      <w:r w:rsidRPr="007E7D85">
        <w:rPr>
          <w:noProof/>
        </w:rPr>
        <w:t>(11): 1226-1235.</w:t>
      </w:r>
    </w:p>
    <w:p w14:paraId="1436F0E7" w14:textId="77777777" w:rsidR="007E7D85" w:rsidRPr="00706944" w:rsidRDefault="007E7D85" w:rsidP="007E7D85">
      <w:pPr>
        <w:pStyle w:val="EndNoteBibliography"/>
        <w:rPr>
          <w:noProof/>
          <w:lang w:val="de-DE"/>
        </w:rPr>
      </w:pPr>
      <w:r w:rsidRPr="007E7D85">
        <w:rPr>
          <w:noProof/>
        </w:rPr>
        <w:t xml:space="preserve">Zenon, A., M. Sidibe and E. Olivier (2014). "Pupil size variations correlate with physical effort perception." </w:t>
      </w:r>
      <w:r w:rsidRPr="00706944">
        <w:rPr>
          <w:noProof/>
          <w:u w:val="single"/>
          <w:lang w:val="de-DE"/>
        </w:rPr>
        <w:t>Front Behav Neurosci</w:t>
      </w:r>
      <w:r w:rsidRPr="00706944">
        <w:rPr>
          <w:noProof/>
          <w:lang w:val="de-DE"/>
        </w:rPr>
        <w:t xml:space="preserve"> </w:t>
      </w:r>
      <w:r w:rsidRPr="00706944">
        <w:rPr>
          <w:b/>
          <w:noProof/>
          <w:lang w:val="de-DE"/>
        </w:rPr>
        <w:t>8</w:t>
      </w:r>
      <w:r w:rsidRPr="00706944">
        <w:rPr>
          <w:noProof/>
          <w:lang w:val="de-DE"/>
        </w:rPr>
        <w:t>: 286.</w:t>
      </w:r>
    </w:p>
    <w:p w14:paraId="3AE3510E" w14:textId="406F986A" w:rsidR="00A03252" w:rsidRPr="00706944" w:rsidDel="002B2B7C" w:rsidRDefault="00B1578E" w:rsidP="00C43619">
      <w:pPr>
        <w:pStyle w:val="MethodsText"/>
        <w:rPr>
          <w:del w:id="180" w:author="Julius Welzel" w:date="2023-06-23T13:47:00Z"/>
          <w:lang w:val="de-DE"/>
        </w:rPr>
      </w:pPr>
      <w:r>
        <w:fldChar w:fldCharType="end"/>
      </w:r>
    </w:p>
    <w:p w14:paraId="0E50D1D0" w14:textId="77777777" w:rsidR="000B25F3" w:rsidRPr="00706944" w:rsidDel="002B2B7C" w:rsidRDefault="000B25F3" w:rsidP="00C43619">
      <w:pPr>
        <w:pStyle w:val="MethodsText"/>
        <w:rPr>
          <w:del w:id="181" w:author="Julius Welzel" w:date="2023-06-23T13:47:00Z"/>
          <w:lang w:val="de-DE"/>
        </w:rPr>
      </w:pPr>
    </w:p>
    <w:p w14:paraId="54A863FE" w14:textId="77777777" w:rsidR="000B25F3" w:rsidRPr="00706944" w:rsidDel="002B2B7C" w:rsidRDefault="000B25F3" w:rsidP="00C43619">
      <w:pPr>
        <w:pStyle w:val="MethodsText"/>
        <w:rPr>
          <w:del w:id="182" w:author="Julius Welzel" w:date="2023-06-23T13:47:00Z"/>
          <w:lang w:val="de-DE"/>
        </w:rPr>
      </w:pPr>
    </w:p>
    <w:p w14:paraId="330E9665" w14:textId="77777777" w:rsidR="000B25F3" w:rsidRPr="00706944" w:rsidDel="002B2B7C" w:rsidRDefault="000B25F3" w:rsidP="00C43619">
      <w:pPr>
        <w:pStyle w:val="MethodsText"/>
        <w:rPr>
          <w:del w:id="183" w:author="Julius Welzel" w:date="2023-06-23T13:47:00Z"/>
          <w:lang w:val="de-DE"/>
        </w:rPr>
      </w:pPr>
    </w:p>
    <w:p w14:paraId="61080386" w14:textId="77777777" w:rsidR="000B25F3" w:rsidRPr="00706944" w:rsidDel="002B2B7C" w:rsidRDefault="000B25F3" w:rsidP="00C43619">
      <w:pPr>
        <w:pStyle w:val="MethodsText"/>
        <w:rPr>
          <w:del w:id="184" w:author="Julius Welzel" w:date="2023-06-23T13:47:00Z"/>
          <w:lang w:val="de-DE"/>
        </w:rPr>
      </w:pPr>
    </w:p>
    <w:p w14:paraId="33F1A2B1" w14:textId="77777777" w:rsidR="000B25F3" w:rsidRPr="00706944" w:rsidDel="002B2B7C" w:rsidRDefault="000B25F3" w:rsidP="00C43619">
      <w:pPr>
        <w:pStyle w:val="MethodsText"/>
        <w:rPr>
          <w:del w:id="185" w:author="Julius Welzel" w:date="2023-06-23T13:47:00Z"/>
          <w:lang w:val="de-DE"/>
        </w:rPr>
      </w:pPr>
    </w:p>
    <w:p w14:paraId="1F5144CF" w14:textId="77777777" w:rsidR="000B25F3" w:rsidRPr="00706944" w:rsidDel="002B2B7C" w:rsidRDefault="000B25F3" w:rsidP="000B25F3">
      <w:pPr>
        <w:pStyle w:val="MethodsText"/>
        <w:rPr>
          <w:del w:id="186" w:author="Julius Welzel" w:date="2023-06-23T13:47:00Z"/>
          <w:lang w:val="de-DE"/>
        </w:rPr>
      </w:pPr>
    </w:p>
    <w:p w14:paraId="0BC978F7" w14:textId="77777777" w:rsidR="000B25F3" w:rsidRPr="00706944" w:rsidDel="002B2B7C" w:rsidRDefault="000B25F3" w:rsidP="000B25F3">
      <w:pPr>
        <w:pStyle w:val="MethodsText"/>
        <w:rPr>
          <w:del w:id="187" w:author="Julius Welzel" w:date="2023-06-23T13:47:00Z"/>
          <w:lang w:val="de-DE"/>
        </w:rPr>
      </w:pPr>
    </w:p>
    <w:p w14:paraId="4B32654F" w14:textId="438F5669" w:rsidR="000B25F3" w:rsidRPr="000B25F3" w:rsidDel="002B2B7C" w:rsidRDefault="000B25F3" w:rsidP="000B25F3">
      <w:pPr>
        <w:pStyle w:val="MethodsText"/>
        <w:rPr>
          <w:del w:id="188" w:author="Julius Welzel" w:date="2023-06-23T13:47:00Z"/>
          <w:lang w:val="de-DE"/>
        </w:rPr>
      </w:pPr>
      <w:del w:id="189" w:author="Julius Welzel" w:date="2023-06-23T13:47:00Z">
        <w:r w:rsidRPr="000B25F3" w:rsidDel="002B2B7C">
          <w:rPr>
            <w:lang w:val="de-DE"/>
          </w:rPr>
          <w:delText>Lieber Herr Prof. Deuschl,</w:delText>
        </w:r>
      </w:del>
    </w:p>
    <w:p w14:paraId="67656FC6" w14:textId="6CF2D149" w:rsidR="000B25F3" w:rsidRPr="000B25F3" w:rsidDel="002B2B7C" w:rsidRDefault="000B25F3" w:rsidP="000B25F3">
      <w:pPr>
        <w:pStyle w:val="MethodsText"/>
        <w:rPr>
          <w:del w:id="190" w:author="Julius Welzel" w:date="2023-06-23T13:47:00Z"/>
          <w:lang w:val="de-DE"/>
        </w:rPr>
      </w:pPr>
    </w:p>
    <w:p w14:paraId="397DE43C" w14:textId="514C4DEE" w:rsidR="000B25F3" w:rsidRPr="000B25F3" w:rsidDel="002B2B7C" w:rsidRDefault="000B25F3" w:rsidP="000B25F3">
      <w:pPr>
        <w:pStyle w:val="MethodsText"/>
        <w:rPr>
          <w:del w:id="191" w:author="Julius Welzel" w:date="2023-06-23T13:47:00Z"/>
          <w:lang w:val="de-DE"/>
        </w:rPr>
      </w:pPr>
      <w:del w:id="192" w:author="Julius Welzel" w:date="2023-06-23T13:47:00Z">
        <w:r w:rsidRPr="000B25F3" w:rsidDel="002B2B7C">
          <w:rPr>
            <w:lang w:val="de-DE"/>
          </w:rPr>
          <w:delText>Herr Welzel und ich haben in den letzten Wochen einen ersten Entwurf für das Manuskript zu dem sensory feedback Experiment erstellt. Die Interpretation der Ergebnisse ist nicht ganz trivial und die Diskussion daher noch nicht ganz ausgereift, daher würden wir uns sehr freuen, falls Sie die Zeit finden einmal darüber zu schauen und uns Rückmeldung zu geben. Auch sollten wir noch diskutieren, welches Ziel-Journal wir anstreben, wir hatten zunächst an Scientific Reports gedacht (IF 4.9).</w:delText>
        </w:r>
      </w:del>
    </w:p>
    <w:p w14:paraId="2DA99B74" w14:textId="77567D12" w:rsidR="000B25F3" w:rsidRPr="000B25F3" w:rsidDel="002B2B7C" w:rsidRDefault="000B25F3" w:rsidP="000B25F3">
      <w:pPr>
        <w:pStyle w:val="MethodsText"/>
        <w:rPr>
          <w:del w:id="193" w:author="Julius Welzel" w:date="2023-06-23T13:47:00Z"/>
          <w:lang w:val="de-DE"/>
        </w:rPr>
      </w:pPr>
    </w:p>
    <w:p w14:paraId="5EBD79D2" w14:textId="15DE89BD" w:rsidR="000B25F3" w:rsidRPr="000B25F3" w:rsidDel="002B2B7C" w:rsidRDefault="000B25F3" w:rsidP="000B25F3">
      <w:pPr>
        <w:pStyle w:val="MethodsText"/>
        <w:rPr>
          <w:del w:id="194" w:author="Julius Welzel" w:date="2023-06-23T13:47:00Z"/>
          <w:lang w:val="de-DE"/>
        </w:rPr>
      </w:pPr>
      <w:del w:id="195" w:author="Julius Welzel" w:date="2023-06-23T13:47:00Z">
        <w:r w:rsidRPr="000B25F3" w:rsidDel="002B2B7C">
          <w:rPr>
            <w:lang w:val="de-DE"/>
          </w:rPr>
          <w:delText>Wir freuen uns über ihre Rückmeldung,</w:delText>
        </w:r>
      </w:del>
    </w:p>
    <w:p w14:paraId="25F74E79" w14:textId="1556C55F" w:rsidR="000B25F3" w:rsidRPr="000B25F3" w:rsidDel="002B2B7C" w:rsidRDefault="000B25F3" w:rsidP="000B25F3">
      <w:pPr>
        <w:pStyle w:val="MethodsText"/>
        <w:rPr>
          <w:del w:id="196" w:author="Julius Welzel" w:date="2023-06-23T13:47:00Z"/>
          <w:lang w:val="de-DE"/>
        </w:rPr>
      </w:pPr>
    </w:p>
    <w:p w14:paraId="1B8A41FD" w14:textId="3DE208C6" w:rsidR="000B25F3" w:rsidRPr="000B25F3" w:rsidDel="002B2B7C" w:rsidRDefault="000B25F3" w:rsidP="000B25F3">
      <w:pPr>
        <w:pStyle w:val="MethodsText"/>
        <w:rPr>
          <w:del w:id="197" w:author="Julius Welzel" w:date="2023-06-23T13:47:00Z"/>
          <w:lang w:val="de-DE"/>
        </w:rPr>
      </w:pPr>
      <w:del w:id="198" w:author="Julius Welzel" w:date="2023-06-23T13:47:00Z">
        <w:r w:rsidRPr="000B25F3" w:rsidDel="002B2B7C">
          <w:rPr>
            <w:lang w:val="de-DE"/>
          </w:rPr>
          <w:delText>Mit besten Grüßen,</w:delText>
        </w:r>
      </w:del>
    </w:p>
    <w:p w14:paraId="22124C12" w14:textId="23776BAC" w:rsidR="000B25F3" w:rsidRPr="000B25F3" w:rsidDel="002B2B7C" w:rsidRDefault="000B25F3" w:rsidP="000B25F3">
      <w:pPr>
        <w:pStyle w:val="MethodsText"/>
        <w:rPr>
          <w:del w:id="199" w:author="Julius Welzel" w:date="2023-06-23T13:47:00Z"/>
          <w:lang w:val="de-DE"/>
        </w:rPr>
      </w:pPr>
    </w:p>
    <w:p w14:paraId="32FD1B1E" w14:textId="376A73DC" w:rsidR="000B25F3" w:rsidRPr="000B25F3" w:rsidDel="002B2B7C" w:rsidRDefault="000B25F3" w:rsidP="000B25F3">
      <w:pPr>
        <w:pStyle w:val="MethodsText"/>
        <w:rPr>
          <w:del w:id="200" w:author="Julius Welzel" w:date="2023-06-23T13:47:00Z"/>
          <w:lang w:val="de-DE"/>
        </w:rPr>
      </w:pPr>
    </w:p>
    <w:p w14:paraId="330619CD" w14:textId="2E4A82C6" w:rsidR="000B25F3" w:rsidRPr="000B25F3" w:rsidDel="002B2B7C" w:rsidRDefault="000B25F3" w:rsidP="000B25F3">
      <w:pPr>
        <w:pStyle w:val="MethodsText"/>
        <w:rPr>
          <w:del w:id="201" w:author="Julius Welzel" w:date="2023-06-23T13:47:00Z"/>
          <w:lang w:val="de-DE"/>
        </w:rPr>
      </w:pPr>
      <w:del w:id="202" w:author="Julius Welzel" w:date="2023-06-23T13:47:00Z">
        <w:r w:rsidRPr="000B25F3" w:rsidDel="002B2B7C">
          <w:rPr>
            <w:lang w:val="de-DE"/>
          </w:rPr>
          <w:delText>Jos Becktepe und Julius Welzel</w:delText>
        </w:r>
      </w:del>
    </w:p>
    <w:p w14:paraId="0C18A764" w14:textId="7B87A132" w:rsidR="000B25F3" w:rsidRPr="000B25F3" w:rsidDel="002B2B7C" w:rsidRDefault="000B25F3" w:rsidP="000B25F3">
      <w:pPr>
        <w:pStyle w:val="MethodsText"/>
        <w:rPr>
          <w:del w:id="203" w:author="Julius Welzel" w:date="2023-06-23T13:47:00Z"/>
          <w:lang w:val="de-DE"/>
        </w:rPr>
      </w:pPr>
    </w:p>
    <w:p w14:paraId="28DA599B" w14:textId="38C0CC4F" w:rsidR="000B25F3" w:rsidRPr="000B25F3" w:rsidDel="002B2B7C" w:rsidRDefault="000B25F3" w:rsidP="000B25F3">
      <w:pPr>
        <w:pStyle w:val="MethodsText"/>
        <w:rPr>
          <w:del w:id="204" w:author="Julius Welzel" w:date="2023-06-23T13:47:00Z"/>
          <w:lang w:val="de-DE"/>
        </w:rPr>
      </w:pPr>
      <w:del w:id="205" w:author="Julius Welzel" w:date="2023-06-23T13:47:00Z">
        <w:r w:rsidRPr="000B25F3" w:rsidDel="002B2B7C">
          <w:rPr>
            <w:lang w:val="de-DE"/>
          </w:rPr>
          <w:delText>Dr. med. Jos S. Becktepe</w:delText>
        </w:r>
      </w:del>
    </w:p>
    <w:p w14:paraId="5BAC6493" w14:textId="37A5B6C3" w:rsidR="000B25F3" w:rsidRPr="000B25F3" w:rsidDel="002B2B7C" w:rsidRDefault="000B25F3" w:rsidP="000B25F3">
      <w:pPr>
        <w:pStyle w:val="MethodsText"/>
        <w:rPr>
          <w:del w:id="206" w:author="Julius Welzel" w:date="2023-06-23T13:47:00Z"/>
          <w:lang w:val="de-DE"/>
        </w:rPr>
      </w:pPr>
      <w:del w:id="207" w:author="Julius Welzel" w:date="2023-06-23T13:47:00Z">
        <w:r w:rsidRPr="000B25F3" w:rsidDel="002B2B7C">
          <w:rPr>
            <w:lang w:val="de-DE"/>
          </w:rPr>
          <w:delText>Geschäftsführender Oberarzt</w:delText>
        </w:r>
      </w:del>
    </w:p>
    <w:p w14:paraId="7F9B505D" w14:textId="096D4235" w:rsidR="000B25F3" w:rsidRPr="000B25F3" w:rsidDel="002B2B7C" w:rsidRDefault="000B25F3" w:rsidP="000B25F3">
      <w:pPr>
        <w:pStyle w:val="MethodsText"/>
        <w:rPr>
          <w:del w:id="208" w:author="Julius Welzel" w:date="2023-06-23T13:47:00Z"/>
          <w:lang w:val="de-DE"/>
        </w:rPr>
      </w:pPr>
      <w:del w:id="209" w:author="Julius Welzel" w:date="2023-06-23T13:47:00Z">
        <w:r w:rsidRPr="000B25F3" w:rsidDel="002B2B7C">
          <w:rPr>
            <w:lang w:val="de-DE"/>
          </w:rPr>
          <w:delText>Klinik für Neurologie</w:delText>
        </w:r>
      </w:del>
    </w:p>
    <w:p w14:paraId="0466EE62" w14:textId="50D3B9FC" w:rsidR="000B25F3" w:rsidRPr="000B25F3" w:rsidDel="002B2B7C" w:rsidRDefault="000B25F3" w:rsidP="000B25F3">
      <w:pPr>
        <w:pStyle w:val="MethodsText"/>
        <w:rPr>
          <w:del w:id="210" w:author="Julius Welzel" w:date="2023-06-23T13:47:00Z"/>
          <w:lang w:val="de-DE"/>
        </w:rPr>
      </w:pPr>
      <w:del w:id="211" w:author="Julius Welzel" w:date="2023-06-23T13:47:00Z">
        <w:r w:rsidRPr="000B25F3" w:rsidDel="002B2B7C">
          <w:rPr>
            <w:lang w:val="de-DE"/>
          </w:rPr>
          <w:delText>Universitätsklinikum Schleswig-Holstein</w:delText>
        </w:r>
      </w:del>
    </w:p>
    <w:p w14:paraId="7BD3DCF8" w14:textId="4C8132EE" w:rsidR="000B25F3" w:rsidDel="002B2B7C" w:rsidRDefault="000B25F3" w:rsidP="000B25F3">
      <w:pPr>
        <w:pStyle w:val="MethodsText"/>
        <w:rPr>
          <w:del w:id="212" w:author="Julius Welzel" w:date="2023-06-23T13:47:00Z"/>
        </w:rPr>
      </w:pPr>
      <w:del w:id="213" w:author="Julius Welzel" w:date="2023-06-23T13:47:00Z">
        <w:r w:rsidDel="002B2B7C">
          <w:delText>Campus Kiel</w:delText>
        </w:r>
      </w:del>
    </w:p>
    <w:p w14:paraId="09D11F37" w14:textId="71068D81" w:rsidR="000B25F3" w:rsidDel="002B2B7C" w:rsidRDefault="000B25F3" w:rsidP="000B25F3">
      <w:pPr>
        <w:pStyle w:val="MethodsText"/>
        <w:rPr>
          <w:del w:id="214" w:author="Julius Welzel" w:date="2023-06-23T13:47:00Z"/>
        </w:rPr>
      </w:pPr>
      <w:del w:id="215" w:author="Julius Welzel" w:date="2023-06-23T13:47:00Z">
        <w:r w:rsidDel="002B2B7C">
          <w:delText>Arnold-Heller-Str. 3</w:delText>
        </w:r>
      </w:del>
    </w:p>
    <w:p w14:paraId="36A7440B" w14:textId="44BC623D" w:rsidR="000B25F3" w:rsidDel="002B2B7C" w:rsidRDefault="000B25F3" w:rsidP="000B25F3">
      <w:pPr>
        <w:pStyle w:val="MethodsText"/>
        <w:rPr>
          <w:del w:id="216" w:author="Julius Welzel" w:date="2023-06-23T13:47:00Z"/>
        </w:rPr>
      </w:pPr>
      <w:del w:id="217" w:author="Julius Welzel" w:date="2023-06-23T13:47:00Z">
        <w:r w:rsidDel="002B2B7C">
          <w:delText>24105 Kiel</w:delText>
        </w:r>
      </w:del>
    </w:p>
    <w:p w14:paraId="49EA2347" w14:textId="61FAF2E9" w:rsidR="000B25F3" w:rsidDel="002B2B7C" w:rsidRDefault="000B25F3" w:rsidP="000B25F3">
      <w:pPr>
        <w:pStyle w:val="MethodsText"/>
        <w:rPr>
          <w:del w:id="218" w:author="Julius Welzel" w:date="2023-06-23T13:47:00Z"/>
        </w:rPr>
      </w:pPr>
      <w:del w:id="219" w:author="Julius Welzel" w:date="2023-06-23T13:47:00Z">
        <w:r w:rsidDel="002B2B7C">
          <w:delText xml:space="preserve">Tel: 0431 500 23822 </w:delText>
        </w:r>
      </w:del>
    </w:p>
    <w:p w14:paraId="365826FF" w14:textId="77777777" w:rsidR="000B25F3" w:rsidRDefault="000B25F3" w:rsidP="000B25F3">
      <w:pPr>
        <w:pStyle w:val="MethodsText"/>
      </w:pPr>
    </w:p>
    <w:p w14:paraId="594067C9" w14:textId="77777777" w:rsidR="000B25F3" w:rsidRPr="00A03252" w:rsidRDefault="000B25F3" w:rsidP="00C43619">
      <w:pPr>
        <w:pStyle w:val="MethodsText"/>
      </w:pPr>
    </w:p>
    <w:sectPr w:rsidR="000B25F3"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Deuschl Günther" w:date="2023-06-10T15:16:00Z" w:initials="DG">
    <w:p w14:paraId="5FE3E980" w14:textId="737178A9" w:rsidR="00B436BB" w:rsidRDefault="00B436BB">
      <w:pPr>
        <w:pStyle w:val="CommentText"/>
      </w:pPr>
      <w:r>
        <w:rPr>
          <w:rStyle w:val="CommentReference"/>
        </w:rPr>
        <w:annotationRef/>
      </w:r>
      <w:r>
        <w:t>Was ist hier gemeint?</w:t>
      </w:r>
    </w:p>
  </w:comment>
  <w:comment w:id="6" w:author="Deuschl Günther" w:date="2023-06-10T15:25:00Z" w:initials="DG">
    <w:p w14:paraId="0C5EFA1A" w14:textId="7675A4BD" w:rsidR="005C3359" w:rsidRDefault="005C3359">
      <w:pPr>
        <w:pStyle w:val="CommentText"/>
      </w:pPr>
      <w:r>
        <w:rPr>
          <w:rStyle w:val="CommentReference"/>
        </w:rPr>
        <w:annotationRef/>
      </w:r>
      <w:r>
        <w:rPr>
          <w:rStyle w:val="CommentReference"/>
        </w:rPr>
        <w:t>Wi</w:t>
      </w:r>
      <w:r>
        <w:t xml:space="preserve">e stark hat das mit der Frage des </w:t>
      </w:r>
      <w:r>
        <w:t>papers zu tun?</w:t>
      </w:r>
    </w:p>
  </w:comment>
  <w:comment w:id="7" w:author="Deuschl Günther" w:date="2023-06-10T15:26:00Z" w:initials="DG">
    <w:p w14:paraId="538C8B1C" w14:textId="5E11F570" w:rsidR="005C3359" w:rsidRDefault="005C3359">
      <w:pPr>
        <w:pStyle w:val="CommentText"/>
      </w:pPr>
      <w:r>
        <w:rPr>
          <w:rStyle w:val="CommentReference"/>
        </w:rPr>
        <w:annotationRef/>
      </w:r>
      <w:r>
        <w:t>Ich würde mit der spätestens seit Charcot bekannten Definition des ‚</w:t>
      </w:r>
      <w:r>
        <w:t xml:space="preserve">intentionstremors beginnen. Die Versuche das zu verstehen können dann berichtet werden. Nicht </w:t>
      </w:r>
      <w:r>
        <w:t>vergessen dass man den Intentionstremor immer als cerebelläres Phänomen betrachtet hat. (Verspätete Agonisten-Antagonisten Interaktion- cerbelläres timing)</w:t>
      </w:r>
    </w:p>
    <w:p w14:paraId="500B7D77" w14:textId="77777777" w:rsidR="005C3359" w:rsidRDefault="005C3359">
      <w:pPr>
        <w:pStyle w:val="CommentText"/>
      </w:pPr>
    </w:p>
    <w:p w14:paraId="173B245B" w14:textId="67496F45" w:rsidR="005C3359" w:rsidRDefault="005C3359">
      <w:pPr>
        <w:pStyle w:val="CommentText"/>
      </w:pPr>
      <w:r>
        <w:t>Logisch war die Beobachtung jahrhunderte vorher da, die Variante dass man nun den Krafttremor untersucht muss in Zukunft mit dem Intentionstremor zusammen gebracht werden</w:t>
      </w:r>
    </w:p>
  </w:comment>
  <w:comment w:id="8" w:author="Deuschl Günther" w:date="2023-06-10T15:32:00Z" w:initials="DG">
    <w:p w14:paraId="3DCFA987" w14:textId="6D842A0E" w:rsidR="005C3359" w:rsidRDefault="005C3359">
      <w:pPr>
        <w:pStyle w:val="CommentText"/>
      </w:pPr>
      <w:r>
        <w:rPr>
          <w:rStyle w:val="CommentReference"/>
        </w:rPr>
        <w:annotationRef/>
      </w:r>
      <w:r>
        <w:t xml:space="preserve">Ich </w:t>
      </w:r>
      <w:r>
        <w:t>weiss nicht ob das die Spur richtig legt. Sensomotorisches feedback hat ja ganz andere Zeitgänge und ist für schnelle Bewegungen wahrscheinlich weniger wichtig</w:t>
      </w:r>
      <w:r w:rsidR="00DD4400">
        <w:t>. Sonst müsste man ja auch ein modulierbares somatosensorisches feedback ersinnen</w:t>
      </w:r>
    </w:p>
  </w:comment>
  <w:comment w:id="143" w:author="Julian Keil" w:date="2023-05-17T08:11:00Z" w:initials="JK">
    <w:p w14:paraId="5CEA5EFD" w14:textId="35CFFAB8" w:rsidR="00F4124D" w:rsidRPr="000C7B6A" w:rsidRDefault="00F4124D" w:rsidP="007A5BA1">
      <w:pPr>
        <w:jc w:val="left"/>
        <w:rPr>
          <w:lang w:val="de-DE"/>
        </w:rPr>
      </w:pPr>
      <w:r>
        <w:rPr>
          <w:rStyle w:val="CommentReference"/>
        </w:rPr>
        <w:annotationRef/>
      </w:r>
      <w:r>
        <w:rPr>
          <w:rFonts w:asciiTheme="minorHAnsi" w:eastAsiaTheme="minorHAnsi" w:hAnsiTheme="minorHAnsi" w:cstheme="minorBidi"/>
          <w:color w:val="000000"/>
          <w:sz w:val="24"/>
          <w:szCs w:val="24"/>
          <w:lang w:val="de-DE"/>
        </w:rPr>
        <w:t xml:space="preserve">Ich würde das an der Stelle mit einem Satz erklären, da der Methodenteil erst am Ende steht. Ansonsten ist unklar, was denn „high“ und „low“ Feedback ist. </w:t>
      </w:r>
    </w:p>
  </w:comment>
  <w:comment w:id="153" w:author="Jos Becktepe" w:date="2023-03-27T16:52:00Z" w:initials="JB">
    <w:p w14:paraId="1EDA1269" w14:textId="1C71EAB5" w:rsidR="006560CA" w:rsidRPr="000C7B6A" w:rsidRDefault="003865B1" w:rsidP="00131E0F">
      <w:pPr>
        <w:jc w:val="left"/>
        <w:rPr>
          <w:lang w:val="de-DE"/>
        </w:rPr>
      </w:pPr>
      <w:r>
        <w:rPr>
          <w:rStyle w:val="CommentReference"/>
        </w:rPr>
        <w:annotationRef/>
      </w:r>
      <w:r w:rsidR="006560CA">
        <w:rPr>
          <w:rFonts w:asciiTheme="minorHAnsi" w:eastAsiaTheme="minorHAnsi" w:hAnsiTheme="minorHAnsi" w:cstheme="minorBidi"/>
          <w:color w:val="auto"/>
          <w:sz w:val="24"/>
          <w:szCs w:val="24"/>
          <w:lang w:val="de-DE"/>
        </w:rPr>
        <w:t>In Fig.1 noch Unterteilung in a) und b) erkenntlich machen</w:t>
      </w:r>
    </w:p>
    <w:p w14:paraId="2F01174B" w14:textId="77777777" w:rsidR="006560CA" w:rsidRPr="000C7B6A" w:rsidRDefault="006560CA" w:rsidP="00131E0F">
      <w:pPr>
        <w:jc w:val="left"/>
        <w:rPr>
          <w:lang w:val="de-DE"/>
        </w:rPr>
      </w:pPr>
    </w:p>
    <w:p w14:paraId="6475B285" w14:textId="77777777" w:rsidR="006560CA" w:rsidRPr="000C7B6A" w:rsidRDefault="006560CA" w:rsidP="00131E0F">
      <w:pPr>
        <w:jc w:val="left"/>
        <w:rPr>
          <w:lang w:val="de-DE"/>
        </w:rPr>
      </w:pPr>
      <w:r>
        <w:rPr>
          <w:rFonts w:asciiTheme="minorHAnsi" w:eastAsiaTheme="minorHAnsi" w:hAnsiTheme="minorHAnsi" w:cstheme="minorBidi"/>
          <w:color w:val="auto"/>
          <w:sz w:val="24"/>
          <w:szCs w:val="24"/>
          <w:lang w:val="de-DE"/>
        </w:rPr>
        <w:t>Allgemein für alle Abbildungen: Achsenbeschriftungen/Schrift an Legende vergrößern, ggf. fett</w:t>
      </w:r>
    </w:p>
  </w:comment>
  <w:comment w:id="158" w:author="Julius Welzel" w:date="2023-06-23T14:46:00Z" w:initials="JW">
    <w:p w14:paraId="55003D4C" w14:textId="77777777" w:rsidR="00F82B27" w:rsidRDefault="00F82B27" w:rsidP="00246AFE">
      <w:pPr>
        <w:pStyle w:val="CommentText"/>
      </w:pPr>
      <w:r>
        <w:rPr>
          <w:rStyle w:val="CommentReference"/>
        </w:rPr>
        <w:annotationRef/>
      </w:r>
      <w:r>
        <w:t>Erstmal für ein Parameter, finde ich sehr unübersichtlich zum lesen</w:t>
      </w:r>
    </w:p>
  </w:comment>
  <w:comment w:id="156" w:author="Julian Keil" w:date="2023-05-17T08:18:00Z" w:initials="JK">
    <w:p w14:paraId="633E3328" w14:textId="3C36FEEE" w:rsidR="001645E0" w:rsidRPr="000C7B6A" w:rsidRDefault="001645E0" w:rsidP="00A73FF2">
      <w:pPr>
        <w:jc w:val="left"/>
        <w:rPr>
          <w:lang w:val="de-DE"/>
        </w:rPr>
      </w:pPr>
      <w:r>
        <w:rPr>
          <w:rStyle w:val="CommentReference"/>
        </w:rPr>
        <w:annotationRef/>
      </w:r>
      <w:r>
        <w:rPr>
          <w:rFonts w:asciiTheme="minorHAnsi" w:eastAsiaTheme="minorHAnsi" w:hAnsiTheme="minorHAnsi" w:cstheme="minorBidi"/>
          <w:color w:val="000000"/>
          <w:sz w:val="24"/>
          <w:szCs w:val="24"/>
          <w:lang w:val="de-DE"/>
        </w:rPr>
        <w:t>Da das in der Diskussion aufgegriffen wird, könnte es hier hilfreich sein zu wissen WIE gleich die Werte sind. Bayes Factors, Effekt Sizes oder equivalence t-tests könnten hier helfen (TOSTER-Package in R)</w:t>
      </w:r>
    </w:p>
  </w:comment>
  <w:comment w:id="157" w:author="Julius Welzel" w:date="2023-06-23T13:19:00Z" w:initials="JW">
    <w:p w14:paraId="61DDF1E6" w14:textId="77777777" w:rsidR="00CF2CBA" w:rsidRDefault="00CF2CBA" w:rsidP="00E27F3B">
      <w:pPr>
        <w:pStyle w:val="CommentText"/>
      </w:pPr>
      <w:r>
        <w:rPr>
          <w:rStyle w:val="CommentReference"/>
        </w:rPr>
        <w:annotationRef/>
      </w:r>
      <w:r>
        <w:t>Independent two way ANOVA showed no significant effect of the group  on the RMSE (F (1, 294) =2.857, p=0.092 or feedback type (2, 297) =1.671, p=0.190.</w:t>
      </w:r>
    </w:p>
  </w:comment>
  <w:comment w:id="161" w:author="Jos Becktepe" w:date="2023-03-27T16:46:00Z" w:initials="JB">
    <w:p w14:paraId="1B987C48" w14:textId="2A263CFF" w:rsidR="000E2282" w:rsidRPr="000C7B6A" w:rsidRDefault="0079626D" w:rsidP="001A6B06">
      <w:pPr>
        <w:jc w:val="left"/>
        <w:rPr>
          <w:lang w:val="de-DE"/>
        </w:rPr>
      </w:pPr>
      <w:r>
        <w:rPr>
          <w:rStyle w:val="CommentReference"/>
        </w:rPr>
        <w:annotationRef/>
      </w:r>
      <w:r w:rsidR="000E2282">
        <w:rPr>
          <w:rFonts w:asciiTheme="minorHAnsi" w:eastAsiaTheme="minorHAnsi" w:hAnsiTheme="minorHAnsi" w:cstheme="minorBidi"/>
          <w:color w:val="auto"/>
          <w:sz w:val="24"/>
          <w:szCs w:val="24"/>
          <w:lang w:val="de-DE"/>
        </w:rPr>
        <w:t>Wollten wir Figure 2 nicht in der Darstellung noch verändern, so dass der pupil size increase im high feedback etwas überzeugender rüber kommt? Falls wir Fig 2 so belassen wäre es gut noch Sternchen für die Signifikanzen einzufügen, analog zu Fig. 1. Auch würde ich dann die Farben ändern, da sonst Verwechslungsgefahr mit Fig. 1 besteht (dort lila=low, hier lila=c)</w:t>
      </w:r>
    </w:p>
  </w:comment>
  <w:comment w:id="162" w:author="Deuschl Günther" w:date="2023-06-10T15:55:00Z" w:initials="DG">
    <w:p w14:paraId="4A644591" w14:textId="7C3571EC" w:rsidR="001E1B46" w:rsidRDefault="001E1B46">
      <w:pPr>
        <w:pStyle w:val="CommentText"/>
      </w:pPr>
      <w:r>
        <w:rPr>
          <w:rStyle w:val="CommentReference"/>
        </w:rPr>
        <w:annotationRef/>
      </w:r>
      <w:r>
        <w:t xml:space="preserve">Wie verwenden Sie denn die </w:t>
      </w:r>
      <w:r>
        <w:t>Schmahmann scale? Eigentlich ist mir nichts aufgefallen</w:t>
      </w:r>
      <w:r w:rsidR="007B6A50">
        <w:t>. Dann würde ich das rausnehmen.</w:t>
      </w:r>
    </w:p>
  </w:comment>
  <w:comment w:id="163" w:author="Julian Keil" w:date="2023-05-17T08:29:00Z" w:initials="JK">
    <w:p w14:paraId="224C6F31" w14:textId="77777777" w:rsidR="0054277B" w:rsidRPr="000C7B6A" w:rsidRDefault="0054277B" w:rsidP="00B25785">
      <w:pPr>
        <w:jc w:val="left"/>
        <w:rPr>
          <w:lang w:val="de-DE"/>
        </w:rPr>
      </w:pPr>
      <w:r>
        <w:rPr>
          <w:rStyle w:val="CommentReference"/>
        </w:rPr>
        <w:annotationRef/>
      </w:r>
      <w:r>
        <w:rPr>
          <w:rFonts w:asciiTheme="minorHAnsi" w:eastAsiaTheme="minorHAnsi" w:hAnsiTheme="minorHAnsi" w:cstheme="minorBidi"/>
          <w:color w:val="000000"/>
          <w:sz w:val="24"/>
          <w:szCs w:val="24"/>
          <w:lang w:val="de-DE"/>
        </w:rPr>
        <w:t>Soll das noch an die Limitations anschließen?</w:t>
      </w:r>
    </w:p>
  </w:comment>
  <w:comment w:id="164" w:author="Deuschl Günther" w:date="2023-06-10T16:02:00Z" w:initials="DG">
    <w:p w14:paraId="4DBE77B8" w14:textId="5C21FD55" w:rsidR="007B6A50" w:rsidRDefault="007B6A50">
      <w:pPr>
        <w:pStyle w:val="CommentText"/>
      </w:pPr>
      <w:r>
        <w:rPr>
          <w:rStyle w:val="CommentReference"/>
        </w:rPr>
        <w:annotationRef/>
      </w:r>
      <w:r>
        <w:t xml:space="preserve">?? Im Prinzip ist die </w:t>
      </w:r>
      <w:r>
        <w:t>conclusion gut, diesen Satz verstehe ich nicht. Ich würde es bei dem Hauptbefund lassen und vielleicht fragen was man jetzt untersuchenmuss.</w:t>
      </w:r>
    </w:p>
  </w:comment>
  <w:comment w:id="171" w:author="Deuschl Günther" w:date="2023-06-10T15:53:00Z" w:initials="DG">
    <w:p w14:paraId="7D08A63B" w14:textId="60096EEE" w:rsidR="001E1B46" w:rsidRDefault="001E1B46">
      <w:pPr>
        <w:pStyle w:val="CommentText"/>
      </w:pPr>
      <w:r>
        <w:rPr>
          <w:rStyle w:val="CommentReference"/>
        </w:rPr>
        <w:annotationRef/>
      </w:r>
      <w:r>
        <w:t xml:space="preserve">Wie kann man zeigen, dass visuelles und akustisches </w:t>
      </w:r>
      <w:r>
        <w:t>feedback vergleichbar sind?</w:t>
      </w:r>
    </w:p>
  </w:comment>
  <w:comment w:id="174" w:author="Julian Keil" w:date="2023-05-17T08:37:00Z" w:initials="JK">
    <w:p w14:paraId="400C8405" w14:textId="77777777" w:rsidR="00612384" w:rsidRPr="000C7B6A" w:rsidRDefault="00612384" w:rsidP="007F59E0">
      <w:pPr>
        <w:jc w:val="left"/>
        <w:rPr>
          <w:lang w:val="de-DE"/>
        </w:rPr>
      </w:pPr>
      <w:r>
        <w:rPr>
          <w:rStyle w:val="CommentReference"/>
        </w:rPr>
        <w:annotationRef/>
      </w:r>
      <w:r>
        <w:rPr>
          <w:rFonts w:asciiTheme="minorHAnsi" w:eastAsiaTheme="minorHAnsi" w:hAnsiTheme="minorHAnsi" w:cstheme="minorBidi"/>
          <w:color w:val="000000"/>
          <w:sz w:val="24"/>
          <w:szCs w:val="24"/>
          <w:lang w:val="de-DE"/>
        </w:rPr>
        <w:t>Das ist super wichtig, und hier würde ich darauf achten, dass die operationalisierung von „Low“ und „high“ über das Manuskript hinweg konsistent ist</w:t>
      </w:r>
    </w:p>
  </w:comment>
  <w:comment w:id="177" w:author="Julian Keil" w:date="2023-05-17T08:39:00Z" w:initials="JK">
    <w:p w14:paraId="66C18D52" w14:textId="77777777" w:rsidR="00612384" w:rsidRDefault="00612384" w:rsidP="0081258B">
      <w:pPr>
        <w:jc w:val="left"/>
      </w:pPr>
      <w:r>
        <w:rPr>
          <w:rStyle w:val="CommentReference"/>
        </w:rPr>
        <w:annotationRef/>
      </w:r>
      <w:r>
        <w:rPr>
          <w:rFonts w:asciiTheme="minorHAnsi" w:eastAsiaTheme="minorHAnsi" w:hAnsiTheme="minorHAnsi" w:cstheme="minorBidi"/>
          <w:color w:val="000000"/>
          <w:sz w:val="24"/>
          <w:szCs w:val="24"/>
          <w:lang w:val="de-DE"/>
        </w:rPr>
        <w:t>Frequenz, Order, Direction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E3E980" w15:done="0"/>
  <w15:commentEx w15:paraId="0C5EFA1A" w15:done="0"/>
  <w15:commentEx w15:paraId="173B245B" w15:done="0"/>
  <w15:commentEx w15:paraId="3DCFA987" w15:done="0"/>
  <w15:commentEx w15:paraId="5CEA5EFD" w15:done="0"/>
  <w15:commentEx w15:paraId="6475B285" w15:done="1"/>
  <w15:commentEx w15:paraId="55003D4C" w15:done="0"/>
  <w15:commentEx w15:paraId="633E3328" w15:done="0"/>
  <w15:commentEx w15:paraId="61DDF1E6" w15:paraIdParent="633E3328" w15:done="0"/>
  <w15:commentEx w15:paraId="1B987C48" w15:done="1"/>
  <w15:commentEx w15:paraId="4A644591" w15:done="0"/>
  <w15:commentEx w15:paraId="224C6F31" w15:done="0"/>
  <w15:commentEx w15:paraId="4DBE77B8" w15:done="0"/>
  <w15:commentEx w15:paraId="7D08A63B" w15:done="0"/>
  <w15:commentEx w15:paraId="400C8405" w15:done="1"/>
  <w15:commentEx w15:paraId="66C18D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F1263" w16cex:dateUtc="2023-06-10T13:16:00Z"/>
  <w16cex:commentExtensible w16cex:durableId="282F147A" w16cex:dateUtc="2023-06-10T13:25:00Z"/>
  <w16cex:commentExtensible w16cex:durableId="282F14B4" w16cex:dateUtc="2023-06-10T13:26:00Z"/>
  <w16cex:commentExtensible w16cex:durableId="282F1619" w16cex:dateUtc="2023-06-10T13:32:00Z"/>
  <w16cex:commentExtensible w16cex:durableId="280F0ACA" w16cex:dateUtc="2023-05-17T06:11:00Z"/>
  <w16cex:commentExtensible w16cex:durableId="27CC4832" w16cex:dateUtc="2023-03-27T14:52:00Z"/>
  <w16cex:commentExtensible w16cex:durableId="28402ED4" w16cex:dateUtc="2023-06-23T12:46:00Z"/>
  <w16cex:commentExtensible w16cex:durableId="280F0C68" w16cex:dateUtc="2023-05-17T06:18:00Z"/>
  <w16cex:commentExtensible w16cex:durableId="28401A4E" w16cex:dateUtc="2023-06-23T11:19:00Z"/>
  <w16cex:commentExtensible w16cex:durableId="27CC46CB" w16cex:dateUtc="2023-03-27T14:46:00Z"/>
  <w16cex:commentExtensible w16cex:durableId="282F1B77" w16cex:dateUtc="2023-06-10T13:55:00Z"/>
  <w16cex:commentExtensible w16cex:durableId="280F0F06" w16cex:dateUtc="2023-05-17T06:29:00Z"/>
  <w16cex:commentExtensible w16cex:durableId="282F1D27" w16cex:dateUtc="2023-06-10T14:02:00Z"/>
  <w16cex:commentExtensible w16cex:durableId="282F1AF6" w16cex:dateUtc="2023-06-10T13:53:00Z"/>
  <w16cex:commentExtensible w16cex:durableId="280F10DC" w16cex:dateUtc="2023-05-17T06:37:00Z"/>
  <w16cex:commentExtensible w16cex:durableId="280F1143" w16cex:dateUtc="2023-05-17T0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E3E980" w16cid:durableId="282F1263"/>
  <w16cid:commentId w16cid:paraId="0C5EFA1A" w16cid:durableId="282F147A"/>
  <w16cid:commentId w16cid:paraId="173B245B" w16cid:durableId="282F14B4"/>
  <w16cid:commentId w16cid:paraId="3DCFA987" w16cid:durableId="282F1619"/>
  <w16cid:commentId w16cid:paraId="5CEA5EFD" w16cid:durableId="280F0ACA"/>
  <w16cid:commentId w16cid:paraId="6475B285" w16cid:durableId="27CC4832"/>
  <w16cid:commentId w16cid:paraId="55003D4C" w16cid:durableId="28402ED4"/>
  <w16cid:commentId w16cid:paraId="633E3328" w16cid:durableId="280F0C68"/>
  <w16cid:commentId w16cid:paraId="61DDF1E6" w16cid:durableId="28401A4E"/>
  <w16cid:commentId w16cid:paraId="1B987C48" w16cid:durableId="27CC46CB"/>
  <w16cid:commentId w16cid:paraId="4A644591" w16cid:durableId="282F1B77"/>
  <w16cid:commentId w16cid:paraId="224C6F31" w16cid:durableId="280F0F06"/>
  <w16cid:commentId w16cid:paraId="4DBE77B8" w16cid:durableId="282F1D27"/>
  <w16cid:commentId w16cid:paraId="7D08A63B" w16cid:durableId="282F1AF6"/>
  <w16cid:commentId w16cid:paraId="400C8405" w16cid:durableId="280F10DC"/>
  <w16cid:commentId w16cid:paraId="66C18D52" w16cid:durableId="280F11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33500" w14:textId="77777777" w:rsidR="00986BA0" w:rsidRDefault="00986BA0" w:rsidP="004C08D8">
      <w:r>
        <w:separator/>
      </w:r>
    </w:p>
    <w:p w14:paraId="1A55196B" w14:textId="77777777" w:rsidR="00986BA0" w:rsidRDefault="00986BA0" w:rsidP="004C08D8"/>
  </w:endnote>
  <w:endnote w:type="continuationSeparator" w:id="0">
    <w:p w14:paraId="61A67EC2" w14:textId="77777777" w:rsidR="00986BA0" w:rsidRDefault="00986BA0" w:rsidP="004C08D8">
      <w:r>
        <w:continuationSeparator/>
      </w:r>
    </w:p>
    <w:p w14:paraId="4B59C5F2" w14:textId="77777777" w:rsidR="00986BA0" w:rsidRDefault="00986BA0" w:rsidP="004C08D8"/>
  </w:endnote>
  <w:endnote w:type="continuationNotice" w:id="1">
    <w:p w14:paraId="3366BAD4" w14:textId="77777777" w:rsidR="00986BA0" w:rsidRDefault="00986B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2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0712C6B0" w:rsidR="00451E7D" w:rsidRPr="005A7C0F" w:rsidRDefault="00D565D6" w:rsidP="00FE6BA4">
    <w:pPr>
      <w:pStyle w:val="AuthorAffiliation"/>
      <w:rPr>
        <w:rStyle w:val="PageNumber"/>
      </w:rPr>
    </w:pPr>
    <w:r>
      <w:t>Welzel</w:t>
    </w:r>
    <w:r w:rsidRPr="005F1ED3">
      <w:t xml:space="preserve"> et al. </w:t>
    </w:r>
    <w:r>
      <w:t>202</w:t>
    </w:r>
    <w:ins w:id="0" w:author="Julius Welzel" w:date="2023-06-23T13:48:00Z">
      <w:r w:rsidR="00B150C3">
        <w:t>3</w:t>
      </w:r>
    </w:ins>
    <w:del w:id="1" w:author="Julius Welzel" w:date="2023-06-23T13:48:00Z">
      <w:r w:rsidDel="00B150C3">
        <w:delText>2</w:delText>
      </w:r>
    </w:del>
    <w:r>
      <w:t xml:space="preserve">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E002D5" w14:textId="77777777" w:rsidR="00986BA0" w:rsidRDefault="00986BA0" w:rsidP="004C08D8">
      <w:r>
        <w:separator/>
      </w:r>
    </w:p>
    <w:p w14:paraId="4AD97960" w14:textId="77777777" w:rsidR="00986BA0" w:rsidRDefault="00986BA0" w:rsidP="004C08D8"/>
  </w:footnote>
  <w:footnote w:type="continuationSeparator" w:id="0">
    <w:p w14:paraId="16D98460" w14:textId="77777777" w:rsidR="00986BA0" w:rsidRDefault="00986BA0" w:rsidP="004C08D8">
      <w:r>
        <w:continuationSeparator/>
      </w:r>
    </w:p>
    <w:p w14:paraId="31B807E1" w14:textId="77777777" w:rsidR="00986BA0" w:rsidRDefault="00986BA0" w:rsidP="004C08D8"/>
  </w:footnote>
  <w:footnote w:type="continuationNotice" w:id="1">
    <w:p w14:paraId="030B7926" w14:textId="77777777" w:rsidR="00986BA0" w:rsidRDefault="00986BA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r>
      <w:t>Lastname al., DD MMM YYYY – preprint copy - BioRxiv</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us Welzel">
    <w15:presenceInfo w15:providerId="Windows Live" w15:userId="41d0fa2d2f24d278"/>
  </w15:person>
  <w15:person w15:author="Deuschl Günther">
    <w15:presenceInfo w15:providerId="Windows Live" w15:userId="2a7b91e54d6d9340"/>
  </w15:person>
  <w15:person w15:author="Julian Keil">
    <w15:presenceInfo w15:providerId="Windows Live" w15:userId="19a39dbf8ff29ad2"/>
  </w15:person>
  <w15:person w15:author="Jos Becktepe">
    <w15:presenceInfo w15:providerId="Windows Live" w15:userId="899782884b8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40&lt;/item&gt;&lt;item&gt;1192&lt;/item&gt;&lt;item&gt;1247&lt;/item&gt;&lt;item&gt;1314&lt;/item&gt;&lt;item&gt;1315&lt;/item&gt;&lt;item&gt;1317&lt;/item&gt;&lt;item&gt;1630&lt;/item&gt;&lt;item&gt;1632&lt;/item&gt;&lt;item&gt;1654&lt;/item&gt;&lt;item&gt;1666&lt;/item&gt;&lt;item&gt;1667&lt;/item&gt;&lt;item&gt;1668&lt;/item&gt;&lt;item&gt;1669&lt;/item&gt;&lt;item&gt;1683&lt;/item&gt;&lt;item&gt;1742&lt;/item&gt;&lt;item&gt;1743&lt;/item&gt;&lt;item&gt;1744&lt;/item&gt;&lt;item&gt;1745&lt;/item&gt;&lt;/record-ids&gt;&lt;/item&gt;&lt;/Libraries&gt;"/>
  </w:docVars>
  <w:rsids>
    <w:rsidRoot w:val="00BF7C64"/>
    <w:rsid w:val="00001E82"/>
    <w:rsid w:val="0000468F"/>
    <w:rsid w:val="00005D5B"/>
    <w:rsid w:val="0001097D"/>
    <w:rsid w:val="000123DF"/>
    <w:rsid w:val="000138A9"/>
    <w:rsid w:val="00014D45"/>
    <w:rsid w:val="000150E1"/>
    <w:rsid w:val="0001513A"/>
    <w:rsid w:val="000157D1"/>
    <w:rsid w:val="000167B4"/>
    <w:rsid w:val="000201D5"/>
    <w:rsid w:val="00020EC7"/>
    <w:rsid w:val="00020F5C"/>
    <w:rsid w:val="0002132C"/>
    <w:rsid w:val="0002231E"/>
    <w:rsid w:val="0002247C"/>
    <w:rsid w:val="000243C9"/>
    <w:rsid w:val="0002552F"/>
    <w:rsid w:val="000260E2"/>
    <w:rsid w:val="00032A74"/>
    <w:rsid w:val="000335F0"/>
    <w:rsid w:val="0003647A"/>
    <w:rsid w:val="000364AF"/>
    <w:rsid w:val="000374E9"/>
    <w:rsid w:val="0004076E"/>
    <w:rsid w:val="00041065"/>
    <w:rsid w:val="00041920"/>
    <w:rsid w:val="0004275E"/>
    <w:rsid w:val="00042C50"/>
    <w:rsid w:val="000511AE"/>
    <w:rsid w:val="00052BFB"/>
    <w:rsid w:val="000544A4"/>
    <w:rsid w:val="00054C03"/>
    <w:rsid w:val="000553B4"/>
    <w:rsid w:val="0005669F"/>
    <w:rsid w:val="000617D7"/>
    <w:rsid w:val="00062C34"/>
    <w:rsid w:val="00062C8C"/>
    <w:rsid w:val="00064CF1"/>
    <w:rsid w:val="00066C56"/>
    <w:rsid w:val="00067166"/>
    <w:rsid w:val="000672FE"/>
    <w:rsid w:val="00071A58"/>
    <w:rsid w:val="00073E3D"/>
    <w:rsid w:val="0007613A"/>
    <w:rsid w:val="00076A94"/>
    <w:rsid w:val="00077587"/>
    <w:rsid w:val="0008295E"/>
    <w:rsid w:val="0008325D"/>
    <w:rsid w:val="00085AD2"/>
    <w:rsid w:val="00086463"/>
    <w:rsid w:val="0008690E"/>
    <w:rsid w:val="00087CC1"/>
    <w:rsid w:val="00087EE0"/>
    <w:rsid w:val="0009155E"/>
    <w:rsid w:val="00091FF1"/>
    <w:rsid w:val="00092DE8"/>
    <w:rsid w:val="000932EC"/>
    <w:rsid w:val="00093E7F"/>
    <w:rsid w:val="000958EF"/>
    <w:rsid w:val="000966A3"/>
    <w:rsid w:val="000976DD"/>
    <w:rsid w:val="000A1118"/>
    <w:rsid w:val="000A139C"/>
    <w:rsid w:val="000A3583"/>
    <w:rsid w:val="000A4369"/>
    <w:rsid w:val="000A534D"/>
    <w:rsid w:val="000B1B4D"/>
    <w:rsid w:val="000B25F3"/>
    <w:rsid w:val="000B349B"/>
    <w:rsid w:val="000B61CD"/>
    <w:rsid w:val="000B7EA5"/>
    <w:rsid w:val="000C07B4"/>
    <w:rsid w:val="000C3034"/>
    <w:rsid w:val="000C386B"/>
    <w:rsid w:val="000C394B"/>
    <w:rsid w:val="000C5483"/>
    <w:rsid w:val="000C65E7"/>
    <w:rsid w:val="000C7B6A"/>
    <w:rsid w:val="000C7D38"/>
    <w:rsid w:val="000D0E98"/>
    <w:rsid w:val="000D5B0F"/>
    <w:rsid w:val="000D74F2"/>
    <w:rsid w:val="000E2282"/>
    <w:rsid w:val="000E2C06"/>
    <w:rsid w:val="000E2EB5"/>
    <w:rsid w:val="000E38D9"/>
    <w:rsid w:val="000E44D9"/>
    <w:rsid w:val="000E57D7"/>
    <w:rsid w:val="000F026D"/>
    <w:rsid w:val="000F622A"/>
    <w:rsid w:val="000F6DD9"/>
    <w:rsid w:val="000F6EF8"/>
    <w:rsid w:val="001015AF"/>
    <w:rsid w:val="00101CF0"/>
    <w:rsid w:val="00101F99"/>
    <w:rsid w:val="00102505"/>
    <w:rsid w:val="00102632"/>
    <w:rsid w:val="00103B38"/>
    <w:rsid w:val="001041E3"/>
    <w:rsid w:val="001059D3"/>
    <w:rsid w:val="001065B0"/>
    <w:rsid w:val="0010683F"/>
    <w:rsid w:val="00107340"/>
    <w:rsid w:val="0011255E"/>
    <w:rsid w:val="0011321A"/>
    <w:rsid w:val="00113DCE"/>
    <w:rsid w:val="001144BD"/>
    <w:rsid w:val="00116AE1"/>
    <w:rsid w:val="00122A1E"/>
    <w:rsid w:val="00124A28"/>
    <w:rsid w:val="00125E12"/>
    <w:rsid w:val="00130995"/>
    <w:rsid w:val="00131265"/>
    <w:rsid w:val="00131AE5"/>
    <w:rsid w:val="00135578"/>
    <w:rsid w:val="00140B57"/>
    <w:rsid w:val="00140C9A"/>
    <w:rsid w:val="001418D1"/>
    <w:rsid w:val="001422EC"/>
    <w:rsid w:val="00142E6D"/>
    <w:rsid w:val="00144D4F"/>
    <w:rsid w:val="0014754A"/>
    <w:rsid w:val="00156633"/>
    <w:rsid w:val="00157FAE"/>
    <w:rsid w:val="0016011D"/>
    <w:rsid w:val="00161A61"/>
    <w:rsid w:val="001645E0"/>
    <w:rsid w:val="00167E83"/>
    <w:rsid w:val="00172436"/>
    <w:rsid w:val="00180850"/>
    <w:rsid w:val="0018237A"/>
    <w:rsid w:val="00183194"/>
    <w:rsid w:val="00183225"/>
    <w:rsid w:val="001843E2"/>
    <w:rsid w:val="00185AD1"/>
    <w:rsid w:val="00186510"/>
    <w:rsid w:val="001878A5"/>
    <w:rsid w:val="0019108D"/>
    <w:rsid w:val="001912EA"/>
    <w:rsid w:val="00192392"/>
    <w:rsid w:val="001945D4"/>
    <w:rsid w:val="0019494A"/>
    <w:rsid w:val="001957F0"/>
    <w:rsid w:val="0019643D"/>
    <w:rsid w:val="001968CC"/>
    <w:rsid w:val="00197CDB"/>
    <w:rsid w:val="001A156E"/>
    <w:rsid w:val="001A2869"/>
    <w:rsid w:val="001A4B0F"/>
    <w:rsid w:val="001A5BB1"/>
    <w:rsid w:val="001A5D2E"/>
    <w:rsid w:val="001B02BF"/>
    <w:rsid w:val="001B1EC0"/>
    <w:rsid w:val="001B1F33"/>
    <w:rsid w:val="001B304E"/>
    <w:rsid w:val="001B3804"/>
    <w:rsid w:val="001B4535"/>
    <w:rsid w:val="001B478E"/>
    <w:rsid w:val="001B63AA"/>
    <w:rsid w:val="001B6574"/>
    <w:rsid w:val="001B6651"/>
    <w:rsid w:val="001B7BAF"/>
    <w:rsid w:val="001C0517"/>
    <w:rsid w:val="001C0BA6"/>
    <w:rsid w:val="001C20CC"/>
    <w:rsid w:val="001C4A5C"/>
    <w:rsid w:val="001C5415"/>
    <w:rsid w:val="001C6E7F"/>
    <w:rsid w:val="001D0572"/>
    <w:rsid w:val="001D0759"/>
    <w:rsid w:val="001D0B42"/>
    <w:rsid w:val="001D155D"/>
    <w:rsid w:val="001D32CD"/>
    <w:rsid w:val="001D5537"/>
    <w:rsid w:val="001D6234"/>
    <w:rsid w:val="001D7F03"/>
    <w:rsid w:val="001E047B"/>
    <w:rsid w:val="001E0CFF"/>
    <w:rsid w:val="001E0D08"/>
    <w:rsid w:val="001E1B46"/>
    <w:rsid w:val="001E1B58"/>
    <w:rsid w:val="001E1C27"/>
    <w:rsid w:val="001E2C58"/>
    <w:rsid w:val="001E7770"/>
    <w:rsid w:val="001F0862"/>
    <w:rsid w:val="001F0950"/>
    <w:rsid w:val="001F1576"/>
    <w:rsid w:val="001F1A92"/>
    <w:rsid w:val="001F43CC"/>
    <w:rsid w:val="001F5378"/>
    <w:rsid w:val="001F543C"/>
    <w:rsid w:val="001F5C33"/>
    <w:rsid w:val="001F7120"/>
    <w:rsid w:val="001F7628"/>
    <w:rsid w:val="001F7739"/>
    <w:rsid w:val="0020014E"/>
    <w:rsid w:val="00201B22"/>
    <w:rsid w:val="002045DC"/>
    <w:rsid w:val="002065AC"/>
    <w:rsid w:val="00207698"/>
    <w:rsid w:val="00211116"/>
    <w:rsid w:val="00211B7E"/>
    <w:rsid w:val="00211D71"/>
    <w:rsid w:val="00212841"/>
    <w:rsid w:val="00213A6C"/>
    <w:rsid w:val="00216760"/>
    <w:rsid w:val="0021767C"/>
    <w:rsid w:val="00224678"/>
    <w:rsid w:val="002247C2"/>
    <w:rsid w:val="002259C4"/>
    <w:rsid w:val="002331A1"/>
    <w:rsid w:val="002337AD"/>
    <w:rsid w:val="00235B1B"/>
    <w:rsid w:val="0023684F"/>
    <w:rsid w:val="00236C72"/>
    <w:rsid w:val="00237A7D"/>
    <w:rsid w:val="002413BB"/>
    <w:rsid w:val="0024372A"/>
    <w:rsid w:val="00244A64"/>
    <w:rsid w:val="00245246"/>
    <w:rsid w:val="0024602B"/>
    <w:rsid w:val="002463EE"/>
    <w:rsid w:val="00250306"/>
    <w:rsid w:val="0025102A"/>
    <w:rsid w:val="0025214B"/>
    <w:rsid w:val="0025219F"/>
    <w:rsid w:val="00255A3E"/>
    <w:rsid w:val="0025695D"/>
    <w:rsid w:val="002574E3"/>
    <w:rsid w:val="00257E25"/>
    <w:rsid w:val="0026279F"/>
    <w:rsid w:val="00262E0C"/>
    <w:rsid w:val="00263765"/>
    <w:rsid w:val="002641BB"/>
    <w:rsid w:val="00267434"/>
    <w:rsid w:val="00267ADB"/>
    <w:rsid w:val="00270316"/>
    <w:rsid w:val="00270E4C"/>
    <w:rsid w:val="0027284E"/>
    <w:rsid w:val="00273365"/>
    <w:rsid w:val="002736E0"/>
    <w:rsid w:val="00274705"/>
    <w:rsid w:val="0027778A"/>
    <w:rsid w:val="00277A48"/>
    <w:rsid w:val="00280002"/>
    <w:rsid w:val="0028195D"/>
    <w:rsid w:val="0028249F"/>
    <w:rsid w:val="002828A6"/>
    <w:rsid w:val="002839EA"/>
    <w:rsid w:val="00286DDD"/>
    <w:rsid w:val="00287937"/>
    <w:rsid w:val="00291B23"/>
    <w:rsid w:val="00293FD3"/>
    <w:rsid w:val="002940EA"/>
    <w:rsid w:val="002952CB"/>
    <w:rsid w:val="002A1DD3"/>
    <w:rsid w:val="002A2CDA"/>
    <w:rsid w:val="002A4566"/>
    <w:rsid w:val="002B1025"/>
    <w:rsid w:val="002B1B06"/>
    <w:rsid w:val="002B2B7C"/>
    <w:rsid w:val="002B3CA6"/>
    <w:rsid w:val="002B52DE"/>
    <w:rsid w:val="002C21B3"/>
    <w:rsid w:val="002C2DBE"/>
    <w:rsid w:val="002C3E13"/>
    <w:rsid w:val="002C40BA"/>
    <w:rsid w:val="002C41DE"/>
    <w:rsid w:val="002C4C0E"/>
    <w:rsid w:val="002C70D7"/>
    <w:rsid w:val="002C72AD"/>
    <w:rsid w:val="002C76E7"/>
    <w:rsid w:val="002D0413"/>
    <w:rsid w:val="002D08E4"/>
    <w:rsid w:val="002D10CB"/>
    <w:rsid w:val="002D191C"/>
    <w:rsid w:val="002D2398"/>
    <w:rsid w:val="002D33DE"/>
    <w:rsid w:val="002D3CCA"/>
    <w:rsid w:val="002D541A"/>
    <w:rsid w:val="002D7342"/>
    <w:rsid w:val="002E2438"/>
    <w:rsid w:val="002E28EA"/>
    <w:rsid w:val="002E3EB2"/>
    <w:rsid w:val="002E5AC8"/>
    <w:rsid w:val="002E5BA9"/>
    <w:rsid w:val="002E75BA"/>
    <w:rsid w:val="002F16D2"/>
    <w:rsid w:val="002F2ABD"/>
    <w:rsid w:val="002F3E5D"/>
    <w:rsid w:val="002F3F76"/>
    <w:rsid w:val="002F517D"/>
    <w:rsid w:val="002F5C7F"/>
    <w:rsid w:val="00303813"/>
    <w:rsid w:val="0030482C"/>
    <w:rsid w:val="00305F5F"/>
    <w:rsid w:val="003069B7"/>
    <w:rsid w:val="00307554"/>
    <w:rsid w:val="00307722"/>
    <w:rsid w:val="003106D5"/>
    <w:rsid w:val="00314459"/>
    <w:rsid w:val="00314906"/>
    <w:rsid w:val="003161E0"/>
    <w:rsid w:val="00316AAA"/>
    <w:rsid w:val="00316CF2"/>
    <w:rsid w:val="0031733C"/>
    <w:rsid w:val="00317FB7"/>
    <w:rsid w:val="00321495"/>
    <w:rsid w:val="00325F17"/>
    <w:rsid w:val="003263E4"/>
    <w:rsid w:val="003268D5"/>
    <w:rsid w:val="00327E4F"/>
    <w:rsid w:val="0033253B"/>
    <w:rsid w:val="00335938"/>
    <w:rsid w:val="00337E8A"/>
    <w:rsid w:val="00341CCA"/>
    <w:rsid w:val="00343E84"/>
    <w:rsid w:val="003460E7"/>
    <w:rsid w:val="00346B56"/>
    <w:rsid w:val="00347FCB"/>
    <w:rsid w:val="00350B4B"/>
    <w:rsid w:val="00352C48"/>
    <w:rsid w:val="00355531"/>
    <w:rsid w:val="003558FB"/>
    <w:rsid w:val="003619D4"/>
    <w:rsid w:val="00363EC1"/>
    <w:rsid w:val="00364686"/>
    <w:rsid w:val="00364862"/>
    <w:rsid w:val="00366BE4"/>
    <w:rsid w:val="00367F4F"/>
    <w:rsid w:val="0037185C"/>
    <w:rsid w:val="00371DEA"/>
    <w:rsid w:val="00371DED"/>
    <w:rsid w:val="0037296E"/>
    <w:rsid w:val="00374DA1"/>
    <w:rsid w:val="00376B90"/>
    <w:rsid w:val="00383A9B"/>
    <w:rsid w:val="00383D47"/>
    <w:rsid w:val="003843A3"/>
    <w:rsid w:val="003865B1"/>
    <w:rsid w:val="00386659"/>
    <w:rsid w:val="00390657"/>
    <w:rsid w:val="00390E2F"/>
    <w:rsid w:val="003915B5"/>
    <w:rsid w:val="0039227E"/>
    <w:rsid w:val="00392652"/>
    <w:rsid w:val="00395199"/>
    <w:rsid w:val="00395E71"/>
    <w:rsid w:val="00397767"/>
    <w:rsid w:val="003A3350"/>
    <w:rsid w:val="003A469A"/>
    <w:rsid w:val="003A57DC"/>
    <w:rsid w:val="003A5EC8"/>
    <w:rsid w:val="003A74B3"/>
    <w:rsid w:val="003B04D8"/>
    <w:rsid w:val="003B37E5"/>
    <w:rsid w:val="003B5A10"/>
    <w:rsid w:val="003B5FD1"/>
    <w:rsid w:val="003B6987"/>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177D"/>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3C53"/>
    <w:rsid w:val="004043EB"/>
    <w:rsid w:val="00404A3B"/>
    <w:rsid w:val="004055A1"/>
    <w:rsid w:val="004058B0"/>
    <w:rsid w:val="00405DAE"/>
    <w:rsid w:val="004139D4"/>
    <w:rsid w:val="00417986"/>
    <w:rsid w:val="004203AD"/>
    <w:rsid w:val="00420836"/>
    <w:rsid w:val="00421D8C"/>
    <w:rsid w:val="00425381"/>
    <w:rsid w:val="00425607"/>
    <w:rsid w:val="00431137"/>
    <w:rsid w:val="00433159"/>
    <w:rsid w:val="00433811"/>
    <w:rsid w:val="00434AAF"/>
    <w:rsid w:val="00435DD6"/>
    <w:rsid w:val="004360DE"/>
    <w:rsid w:val="004365DE"/>
    <w:rsid w:val="00437C6F"/>
    <w:rsid w:val="00441307"/>
    <w:rsid w:val="00441C5E"/>
    <w:rsid w:val="0044269D"/>
    <w:rsid w:val="00443323"/>
    <w:rsid w:val="004447E5"/>
    <w:rsid w:val="00444B14"/>
    <w:rsid w:val="00444F58"/>
    <w:rsid w:val="00447711"/>
    <w:rsid w:val="00451E7D"/>
    <w:rsid w:val="0045232F"/>
    <w:rsid w:val="00456133"/>
    <w:rsid w:val="0045639C"/>
    <w:rsid w:val="0045764B"/>
    <w:rsid w:val="0046330C"/>
    <w:rsid w:val="00464385"/>
    <w:rsid w:val="00470193"/>
    <w:rsid w:val="00470694"/>
    <w:rsid w:val="004725BB"/>
    <w:rsid w:val="00472747"/>
    <w:rsid w:val="00474CE4"/>
    <w:rsid w:val="004760E9"/>
    <w:rsid w:val="00476C99"/>
    <w:rsid w:val="004802A4"/>
    <w:rsid w:val="0048069B"/>
    <w:rsid w:val="00481DD1"/>
    <w:rsid w:val="00483508"/>
    <w:rsid w:val="00484298"/>
    <w:rsid w:val="0048497C"/>
    <w:rsid w:val="00484EE4"/>
    <w:rsid w:val="00485DEC"/>
    <w:rsid w:val="0048606E"/>
    <w:rsid w:val="00491F37"/>
    <w:rsid w:val="00493CFE"/>
    <w:rsid w:val="00494C41"/>
    <w:rsid w:val="004966D2"/>
    <w:rsid w:val="004A3A8E"/>
    <w:rsid w:val="004A54BB"/>
    <w:rsid w:val="004A7F5A"/>
    <w:rsid w:val="004B07AC"/>
    <w:rsid w:val="004B3CE1"/>
    <w:rsid w:val="004B471A"/>
    <w:rsid w:val="004B4CA3"/>
    <w:rsid w:val="004B522C"/>
    <w:rsid w:val="004B5EB1"/>
    <w:rsid w:val="004B61BF"/>
    <w:rsid w:val="004B6F4E"/>
    <w:rsid w:val="004C058F"/>
    <w:rsid w:val="004C08D8"/>
    <w:rsid w:val="004C1610"/>
    <w:rsid w:val="004C1974"/>
    <w:rsid w:val="004C6B41"/>
    <w:rsid w:val="004C7552"/>
    <w:rsid w:val="004C7D1B"/>
    <w:rsid w:val="004D1CE6"/>
    <w:rsid w:val="004D3349"/>
    <w:rsid w:val="004D455F"/>
    <w:rsid w:val="004D6598"/>
    <w:rsid w:val="004D7E93"/>
    <w:rsid w:val="004E1383"/>
    <w:rsid w:val="004E2739"/>
    <w:rsid w:val="004E2B27"/>
    <w:rsid w:val="004E49F5"/>
    <w:rsid w:val="004E50C2"/>
    <w:rsid w:val="004E5FD3"/>
    <w:rsid w:val="004F0D09"/>
    <w:rsid w:val="004F18A8"/>
    <w:rsid w:val="004F1B9D"/>
    <w:rsid w:val="004F339C"/>
    <w:rsid w:val="004F524C"/>
    <w:rsid w:val="00502C83"/>
    <w:rsid w:val="00504091"/>
    <w:rsid w:val="00504DFB"/>
    <w:rsid w:val="00506E07"/>
    <w:rsid w:val="00510292"/>
    <w:rsid w:val="005104F6"/>
    <w:rsid w:val="00511136"/>
    <w:rsid w:val="00512DB7"/>
    <w:rsid w:val="005131C7"/>
    <w:rsid w:val="00513932"/>
    <w:rsid w:val="0051394E"/>
    <w:rsid w:val="00515589"/>
    <w:rsid w:val="005207A8"/>
    <w:rsid w:val="00520ECA"/>
    <w:rsid w:val="00522156"/>
    <w:rsid w:val="00522634"/>
    <w:rsid w:val="00524BCB"/>
    <w:rsid w:val="00524E06"/>
    <w:rsid w:val="00524F4A"/>
    <w:rsid w:val="0052571B"/>
    <w:rsid w:val="005259F1"/>
    <w:rsid w:val="0052767F"/>
    <w:rsid w:val="00527A60"/>
    <w:rsid w:val="00527F47"/>
    <w:rsid w:val="00530A1C"/>
    <w:rsid w:val="00531655"/>
    <w:rsid w:val="00531D9E"/>
    <w:rsid w:val="005322D0"/>
    <w:rsid w:val="0053419D"/>
    <w:rsid w:val="00535317"/>
    <w:rsid w:val="00540BBF"/>
    <w:rsid w:val="00541C2B"/>
    <w:rsid w:val="00541FA4"/>
    <w:rsid w:val="0054277B"/>
    <w:rsid w:val="00542FE1"/>
    <w:rsid w:val="00543411"/>
    <w:rsid w:val="00543552"/>
    <w:rsid w:val="005443CE"/>
    <w:rsid w:val="0054610A"/>
    <w:rsid w:val="00546F1F"/>
    <w:rsid w:val="00547540"/>
    <w:rsid w:val="005508A7"/>
    <w:rsid w:val="00550A7E"/>
    <w:rsid w:val="00552721"/>
    <w:rsid w:val="00553E39"/>
    <w:rsid w:val="005546A1"/>
    <w:rsid w:val="005559A3"/>
    <w:rsid w:val="00555C30"/>
    <w:rsid w:val="0055612C"/>
    <w:rsid w:val="00557166"/>
    <w:rsid w:val="005577BF"/>
    <w:rsid w:val="005639FE"/>
    <w:rsid w:val="005678F2"/>
    <w:rsid w:val="0057271A"/>
    <w:rsid w:val="00572E33"/>
    <w:rsid w:val="00574C41"/>
    <w:rsid w:val="00575070"/>
    <w:rsid w:val="00575A10"/>
    <w:rsid w:val="00576EAF"/>
    <w:rsid w:val="00577E42"/>
    <w:rsid w:val="0058171B"/>
    <w:rsid w:val="00581CB1"/>
    <w:rsid w:val="005824FB"/>
    <w:rsid w:val="005840C9"/>
    <w:rsid w:val="005842E0"/>
    <w:rsid w:val="00590D52"/>
    <w:rsid w:val="0059156B"/>
    <w:rsid w:val="0059212C"/>
    <w:rsid w:val="00593820"/>
    <w:rsid w:val="00595933"/>
    <w:rsid w:val="00597015"/>
    <w:rsid w:val="00597441"/>
    <w:rsid w:val="00597EB2"/>
    <w:rsid w:val="005A0526"/>
    <w:rsid w:val="005A2017"/>
    <w:rsid w:val="005A3D3C"/>
    <w:rsid w:val="005A3EFB"/>
    <w:rsid w:val="005A6B58"/>
    <w:rsid w:val="005A6F5C"/>
    <w:rsid w:val="005A7165"/>
    <w:rsid w:val="005A7C0F"/>
    <w:rsid w:val="005B1C76"/>
    <w:rsid w:val="005B43F3"/>
    <w:rsid w:val="005B488C"/>
    <w:rsid w:val="005C02C9"/>
    <w:rsid w:val="005C0796"/>
    <w:rsid w:val="005C0E84"/>
    <w:rsid w:val="005C1A12"/>
    <w:rsid w:val="005C1AB1"/>
    <w:rsid w:val="005C20F1"/>
    <w:rsid w:val="005C3359"/>
    <w:rsid w:val="005C4600"/>
    <w:rsid w:val="005C571F"/>
    <w:rsid w:val="005C5FA4"/>
    <w:rsid w:val="005C6E84"/>
    <w:rsid w:val="005D3924"/>
    <w:rsid w:val="005D3B53"/>
    <w:rsid w:val="005D4B4D"/>
    <w:rsid w:val="005D677A"/>
    <w:rsid w:val="005D69D1"/>
    <w:rsid w:val="005D7615"/>
    <w:rsid w:val="005E11F1"/>
    <w:rsid w:val="005E247E"/>
    <w:rsid w:val="005E2D54"/>
    <w:rsid w:val="005E473D"/>
    <w:rsid w:val="005E772B"/>
    <w:rsid w:val="005E7A7B"/>
    <w:rsid w:val="005F0B23"/>
    <w:rsid w:val="005F1ED3"/>
    <w:rsid w:val="005F356C"/>
    <w:rsid w:val="005F3688"/>
    <w:rsid w:val="005F3AEE"/>
    <w:rsid w:val="005F413F"/>
    <w:rsid w:val="005F4749"/>
    <w:rsid w:val="005F4951"/>
    <w:rsid w:val="005F5DDB"/>
    <w:rsid w:val="005F72CD"/>
    <w:rsid w:val="00606404"/>
    <w:rsid w:val="00606D5F"/>
    <w:rsid w:val="006109ED"/>
    <w:rsid w:val="00611D9D"/>
    <w:rsid w:val="00611FA4"/>
    <w:rsid w:val="00612384"/>
    <w:rsid w:val="00614DB5"/>
    <w:rsid w:val="00623127"/>
    <w:rsid w:val="00623B1A"/>
    <w:rsid w:val="00624A21"/>
    <w:rsid w:val="00625776"/>
    <w:rsid w:val="00625A4B"/>
    <w:rsid w:val="006276A3"/>
    <w:rsid w:val="0063074F"/>
    <w:rsid w:val="006309B8"/>
    <w:rsid w:val="006327AB"/>
    <w:rsid w:val="00632853"/>
    <w:rsid w:val="006328A0"/>
    <w:rsid w:val="00633619"/>
    <w:rsid w:val="00634935"/>
    <w:rsid w:val="00634D23"/>
    <w:rsid w:val="006367CF"/>
    <w:rsid w:val="00637E47"/>
    <w:rsid w:val="00644243"/>
    <w:rsid w:val="006472A7"/>
    <w:rsid w:val="00650C36"/>
    <w:rsid w:val="00652A9A"/>
    <w:rsid w:val="006544BB"/>
    <w:rsid w:val="006554E9"/>
    <w:rsid w:val="006558F2"/>
    <w:rsid w:val="006560CA"/>
    <w:rsid w:val="006562FB"/>
    <w:rsid w:val="0066016D"/>
    <w:rsid w:val="00661C09"/>
    <w:rsid w:val="00662184"/>
    <w:rsid w:val="00662404"/>
    <w:rsid w:val="00664FFB"/>
    <w:rsid w:val="00666225"/>
    <w:rsid w:val="0067142B"/>
    <w:rsid w:val="0067568A"/>
    <w:rsid w:val="0067689A"/>
    <w:rsid w:val="00680749"/>
    <w:rsid w:val="006829A4"/>
    <w:rsid w:val="00683D55"/>
    <w:rsid w:val="0068407E"/>
    <w:rsid w:val="00684958"/>
    <w:rsid w:val="00685BFB"/>
    <w:rsid w:val="00687E54"/>
    <w:rsid w:val="006949B0"/>
    <w:rsid w:val="00694D7B"/>
    <w:rsid w:val="00695E44"/>
    <w:rsid w:val="00696C31"/>
    <w:rsid w:val="006A2470"/>
    <w:rsid w:val="006A270E"/>
    <w:rsid w:val="006A44E7"/>
    <w:rsid w:val="006A4648"/>
    <w:rsid w:val="006B0284"/>
    <w:rsid w:val="006B1377"/>
    <w:rsid w:val="006B13FB"/>
    <w:rsid w:val="006B1A86"/>
    <w:rsid w:val="006B4B96"/>
    <w:rsid w:val="006B56BB"/>
    <w:rsid w:val="006B5DF9"/>
    <w:rsid w:val="006B5F1C"/>
    <w:rsid w:val="006B7760"/>
    <w:rsid w:val="006C04FF"/>
    <w:rsid w:val="006C21C7"/>
    <w:rsid w:val="006C3FD5"/>
    <w:rsid w:val="006C4491"/>
    <w:rsid w:val="006C5D7E"/>
    <w:rsid w:val="006C687A"/>
    <w:rsid w:val="006D156B"/>
    <w:rsid w:val="006D47D3"/>
    <w:rsid w:val="006D4DEC"/>
    <w:rsid w:val="006D6A51"/>
    <w:rsid w:val="006D7DD8"/>
    <w:rsid w:val="006E0F62"/>
    <w:rsid w:val="006E37C4"/>
    <w:rsid w:val="006E3D49"/>
    <w:rsid w:val="006E3EC5"/>
    <w:rsid w:val="006E4212"/>
    <w:rsid w:val="006F0180"/>
    <w:rsid w:val="006F1970"/>
    <w:rsid w:val="006F1BDD"/>
    <w:rsid w:val="006F2CB9"/>
    <w:rsid w:val="006F38E8"/>
    <w:rsid w:val="006F3E05"/>
    <w:rsid w:val="006F6D2B"/>
    <w:rsid w:val="00701F2F"/>
    <w:rsid w:val="007044C2"/>
    <w:rsid w:val="00705E86"/>
    <w:rsid w:val="00706944"/>
    <w:rsid w:val="007069B4"/>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4B07"/>
    <w:rsid w:val="00745536"/>
    <w:rsid w:val="00746302"/>
    <w:rsid w:val="00746768"/>
    <w:rsid w:val="00747A17"/>
    <w:rsid w:val="00747CAD"/>
    <w:rsid w:val="00750463"/>
    <w:rsid w:val="00750ACA"/>
    <w:rsid w:val="00752569"/>
    <w:rsid w:val="0075371F"/>
    <w:rsid w:val="007541A8"/>
    <w:rsid w:val="007546A5"/>
    <w:rsid w:val="00756116"/>
    <w:rsid w:val="007612D7"/>
    <w:rsid w:val="00761931"/>
    <w:rsid w:val="00772F13"/>
    <w:rsid w:val="00774CFF"/>
    <w:rsid w:val="00776345"/>
    <w:rsid w:val="007767B9"/>
    <w:rsid w:val="00776D5A"/>
    <w:rsid w:val="0077733A"/>
    <w:rsid w:val="0078019F"/>
    <w:rsid w:val="00781102"/>
    <w:rsid w:val="00782B5D"/>
    <w:rsid w:val="00783B20"/>
    <w:rsid w:val="00783B6A"/>
    <w:rsid w:val="0079047D"/>
    <w:rsid w:val="007914E1"/>
    <w:rsid w:val="007918AB"/>
    <w:rsid w:val="007918F6"/>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FBA"/>
    <w:rsid w:val="007B2A79"/>
    <w:rsid w:val="007B3D74"/>
    <w:rsid w:val="007B47A2"/>
    <w:rsid w:val="007B59C3"/>
    <w:rsid w:val="007B5A56"/>
    <w:rsid w:val="007B61DA"/>
    <w:rsid w:val="007B6A50"/>
    <w:rsid w:val="007C344A"/>
    <w:rsid w:val="007C5087"/>
    <w:rsid w:val="007C6187"/>
    <w:rsid w:val="007C6953"/>
    <w:rsid w:val="007D1A0D"/>
    <w:rsid w:val="007D1AC8"/>
    <w:rsid w:val="007D214C"/>
    <w:rsid w:val="007D2D2E"/>
    <w:rsid w:val="007D2E4E"/>
    <w:rsid w:val="007D41F6"/>
    <w:rsid w:val="007D72EC"/>
    <w:rsid w:val="007E1F47"/>
    <w:rsid w:val="007E4A38"/>
    <w:rsid w:val="007E4B79"/>
    <w:rsid w:val="007E502F"/>
    <w:rsid w:val="007E7D85"/>
    <w:rsid w:val="007F5A8C"/>
    <w:rsid w:val="007F5DC3"/>
    <w:rsid w:val="00800245"/>
    <w:rsid w:val="00800502"/>
    <w:rsid w:val="008058DB"/>
    <w:rsid w:val="008061F0"/>
    <w:rsid w:val="008070E6"/>
    <w:rsid w:val="008116AE"/>
    <w:rsid w:val="00813B72"/>
    <w:rsid w:val="00815838"/>
    <w:rsid w:val="00815FA4"/>
    <w:rsid w:val="00816998"/>
    <w:rsid w:val="008173F7"/>
    <w:rsid w:val="008217FA"/>
    <w:rsid w:val="008237D6"/>
    <w:rsid w:val="008263A1"/>
    <w:rsid w:val="0082674A"/>
    <w:rsid w:val="00833972"/>
    <w:rsid w:val="008345EF"/>
    <w:rsid w:val="00836A05"/>
    <w:rsid w:val="008378D8"/>
    <w:rsid w:val="008401CB"/>
    <w:rsid w:val="0084214A"/>
    <w:rsid w:val="00843128"/>
    <w:rsid w:val="00844C20"/>
    <w:rsid w:val="008453B4"/>
    <w:rsid w:val="00845589"/>
    <w:rsid w:val="008474AF"/>
    <w:rsid w:val="00847704"/>
    <w:rsid w:val="008479B7"/>
    <w:rsid w:val="0085084C"/>
    <w:rsid w:val="00851AD4"/>
    <w:rsid w:val="0085223C"/>
    <w:rsid w:val="00853560"/>
    <w:rsid w:val="00853A0C"/>
    <w:rsid w:val="00854033"/>
    <w:rsid w:val="00855AC3"/>
    <w:rsid w:val="00857BDF"/>
    <w:rsid w:val="00860077"/>
    <w:rsid w:val="00862D91"/>
    <w:rsid w:val="00862F18"/>
    <w:rsid w:val="00865A72"/>
    <w:rsid w:val="0087133D"/>
    <w:rsid w:val="00873502"/>
    <w:rsid w:val="00874631"/>
    <w:rsid w:val="00874ECD"/>
    <w:rsid w:val="00874FB4"/>
    <w:rsid w:val="00876006"/>
    <w:rsid w:val="00876C98"/>
    <w:rsid w:val="0087744F"/>
    <w:rsid w:val="00884701"/>
    <w:rsid w:val="008857FC"/>
    <w:rsid w:val="00885B28"/>
    <w:rsid w:val="008873B9"/>
    <w:rsid w:val="008924E1"/>
    <w:rsid w:val="00892B5D"/>
    <w:rsid w:val="008936E7"/>
    <w:rsid w:val="00893ABC"/>
    <w:rsid w:val="00893C67"/>
    <w:rsid w:val="008940D5"/>
    <w:rsid w:val="008942C1"/>
    <w:rsid w:val="00895E94"/>
    <w:rsid w:val="008969D6"/>
    <w:rsid w:val="00897030"/>
    <w:rsid w:val="008977D7"/>
    <w:rsid w:val="00897B53"/>
    <w:rsid w:val="008A1CFC"/>
    <w:rsid w:val="008A45A7"/>
    <w:rsid w:val="008B1ABE"/>
    <w:rsid w:val="008B1D22"/>
    <w:rsid w:val="008B267E"/>
    <w:rsid w:val="008B30A2"/>
    <w:rsid w:val="008B3874"/>
    <w:rsid w:val="008B39EA"/>
    <w:rsid w:val="008B555B"/>
    <w:rsid w:val="008B7F30"/>
    <w:rsid w:val="008C309C"/>
    <w:rsid w:val="008C3AFB"/>
    <w:rsid w:val="008C5723"/>
    <w:rsid w:val="008D44A8"/>
    <w:rsid w:val="008D62D6"/>
    <w:rsid w:val="008E0E25"/>
    <w:rsid w:val="008E6753"/>
    <w:rsid w:val="008E71B3"/>
    <w:rsid w:val="008E71CB"/>
    <w:rsid w:val="008F00C6"/>
    <w:rsid w:val="008F02AD"/>
    <w:rsid w:val="008F0486"/>
    <w:rsid w:val="008F164E"/>
    <w:rsid w:val="008F2D3B"/>
    <w:rsid w:val="008F6AD2"/>
    <w:rsid w:val="00901ED8"/>
    <w:rsid w:val="00902792"/>
    <w:rsid w:val="00903827"/>
    <w:rsid w:val="00904E09"/>
    <w:rsid w:val="0090602B"/>
    <w:rsid w:val="00906A4B"/>
    <w:rsid w:val="00910EB0"/>
    <w:rsid w:val="00913CE9"/>
    <w:rsid w:val="009140F8"/>
    <w:rsid w:val="00914286"/>
    <w:rsid w:val="009144D6"/>
    <w:rsid w:val="009154BC"/>
    <w:rsid w:val="009208BA"/>
    <w:rsid w:val="00922A28"/>
    <w:rsid w:val="009242DE"/>
    <w:rsid w:val="00925EB4"/>
    <w:rsid w:val="0092662E"/>
    <w:rsid w:val="00927110"/>
    <w:rsid w:val="00927ECA"/>
    <w:rsid w:val="009306E5"/>
    <w:rsid w:val="00930B42"/>
    <w:rsid w:val="00930F50"/>
    <w:rsid w:val="00931240"/>
    <w:rsid w:val="00932712"/>
    <w:rsid w:val="0093599A"/>
    <w:rsid w:val="009359AB"/>
    <w:rsid w:val="00935C4C"/>
    <w:rsid w:val="00937E63"/>
    <w:rsid w:val="00941984"/>
    <w:rsid w:val="0094491F"/>
    <w:rsid w:val="00946DD8"/>
    <w:rsid w:val="00950688"/>
    <w:rsid w:val="009518C0"/>
    <w:rsid w:val="0095470B"/>
    <w:rsid w:val="00955523"/>
    <w:rsid w:val="009568A7"/>
    <w:rsid w:val="00956B51"/>
    <w:rsid w:val="0095700D"/>
    <w:rsid w:val="00957E17"/>
    <w:rsid w:val="009607EE"/>
    <w:rsid w:val="00960DC6"/>
    <w:rsid w:val="009629DA"/>
    <w:rsid w:val="0096378F"/>
    <w:rsid w:val="00963CDA"/>
    <w:rsid w:val="00964617"/>
    <w:rsid w:val="00965CEA"/>
    <w:rsid w:val="00966760"/>
    <w:rsid w:val="0096698D"/>
    <w:rsid w:val="0096769F"/>
    <w:rsid w:val="0097582F"/>
    <w:rsid w:val="00977721"/>
    <w:rsid w:val="00980D11"/>
    <w:rsid w:val="00983547"/>
    <w:rsid w:val="00984B9B"/>
    <w:rsid w:val="00984BDD"/>
    <w:rsid w:val="009862C2"/>
    <w:rsid w:val="00986A00"/>
    <w:rsid w:val="00986BA0"/>
    <w:rsid w:val="00990724"/>
    <w:rsid w:val="00990A0E"/>
    <w:rsid w:val="0099116E"/>
    <w:rsid w:val="00991679"/>
    <w:rsid w:val="00991D5B"/>
    <w:rsid w:val="0099250B"/>
    <w:rsid w:val="00994428"/>
    <w:rsid w:val="00995F34"/>
    <w:rsid w:val="00996812"/>
    <w:rsid w:val="009A1AAE"/>
    <w:rsid w:val="009A4ADD"/>
    <w:rsid w:val="009A4D38"/>
    <w:rsid w:val="009A52C7"/>
    <w:rsid w:val="009A57A9"/>
    <w:rsid w:val="009A69FF"/>
    <w:rsid w:val="009B0201"/>
    <w:rsid w:val="009B2D1E"/>
    <w:rsid w:val="009B3DC5"/>
    <w:rsid w:val="009B4970"/>
    <w:rsid w:val="009B4E12"/>
    <w:rsid w:val="009B630A"/>
    <w:rsid w:val="009B7038"/>
    <w:rsid w:val="009C028E"/>
    <w:rsid w:val="009C1735"/>
    <w:rsid w:val="009C17E4"/>
    <w:rsid w:val="009C181E"/>
    <w:rsid w:val="009C437D"/>
    <w:rsid w:val="009D00B8"/>
    <w:rsid w:val="009D0A99"/>
    <w:rsid w:val="009D1BB8"/>
    <w:rsid w:val="009D5D52"/>
    <w:rsid w:val="009D771E"/>
    <w:rsid w:val="009D7823"/>
    <w:rsid w:val="009E13ED"/>
    <w:rsid w:val="009E1874"/>
    <w:rsid w:val="009E376F"/>
    <w:rsid w:val="009E5818"/>
    <w:rsid w:val="009E7206"/>
    <w:rsid w:val="009E78A7"/>
    <w:rsid w:val="009F12C4"/>
    <w:rsid w:val="009F3370"/>
    <w:rsid w:val="009F4D3A"/>
    <w:rsid w:val="00A03252"/>
    <w:rsid w:val="00A075AF"/>
    <w:rsid w:val="00A10039"/>
    <w:rsid w:val="00A108FE"/>
    <w:rsid w:val="00A11AD0"/>
    <w:rsid w:val="00A139C2"/>
    <w:rsid w:val="00A13B5D"/>
    <w:rsid w:val="00A15651"/>
    <w:rsid w:val="00A22F9C"/>
    <w:rsid w:val="00A23025"/>
    <w:rsid w:val="00A23106"/>
    <w:rsid w:val="00A23266"/>
    <w:rsid w:val="00A24D49"/>
    <w:rsid w:val="00A2629E"/>
    <w:rsid w:val="00A268B1"/>
    <w:rsid w:val="00A26EFF"/>
    <w:rsid w:val="00A27603"/>
    <w:rsid w:val="00A312C9"/>
    <w:rsid w:val="00A345CD"/>
    <w:rsid w:val="00A35771"/>
    <w:rsid w:val="00A3731A"/>
    <w:rsid w:val="00A42AA1"/>
    <w:rsid w:val="00A44736"/>
    <w:rsid w:val="00A45218"/>
    <w:rsid w:val="00A47738"/>
    <w:rsid w:val="00A51E88"/>
    <w:rsid w:val="00A534B6"/>
    <w:rsid w:val="00A53CA7"/>
    <w:rsid w:val="00A55D22"/>
    <w:rsid w:val="00A5631F"/>
    <w:rsid w:val="00A6041A"/>
    <w:rsid w:val="00A60539"/>
    <w:rsid w:val="00A6110E"/>
    <w:rsid w:val="00A62EDC"/>
    <w:rsid w:val="00A63C83"/>
    <w:rsid w:val="00A64E69"/>
    <w:rsid w:val="00A65505"/>
    <w:rsid w:val="00A65C3E"/>
    <w:rsid w:val="00A67E82"/>
    <w:rsid w:val="00A7023B"/>
    <w:rsid w:val="00A70CFA"/>
    <w:rsid w:val="00A75ADA"/>
    <w:rsid w:val="00A76896"/>
    <w:rsid w:val="00A76F8C"/>
    <w:rsid w:val="00A80114"/>
    <w:rsid w:val="00A80329"/>
    <w:rsid w:val="00A80E07"/>
    <w:rsid w:val="00A814C5"/>
    <w:rsid w:val="00A82862"/>
    <w:rsid w:val="00A82905"/>
    <w:rsid w:val="00A8385B"/>
    <w:rsid w:val="00A8538A"/>
    <w:rsid w:val="00A90AFA"/>
    <w:rsid w:val="00A918EE"/>
    <w:rsid w:val="00A920C9"/>
    <w:rsid w:val="00A92E06"/>
    <w:rsid w:val="00A93D3D"/>
    <w:rsid w:val="00A94892"/>
    <w:rsid w:val="00A94EA2"/>
    <w:rsid w:val="00A96C8F"/>
    <w:rsid w:val="00A9732B"/>
    <w:rsid w:val="00AA167A"/>
    <w:rsid w:val="00AA1887"/>
    <w:rsid w:val="00AA39D0"/>
    <w:rsid w:val="00AA5336"/>
    <w:rsid w:val="00AA55FF"/>
    <w:rsid w:val="00AA5B67"/>
    <w:rsid w:val="00AA5C1E"/>
    <w:rsid w:val="00AA76D7"/>
    <w:rsid w:val="00AB13DF"/>
    <w:rsid w:val="00AB5E29"/>
    <w:rsid w:val="00AB7CAA"/>
    <w:rsid w:val="00AC062A"/>
    <w:rsid w:val="00AC0C23"/>
    <w:rsid w:val="00AC1008"/>
    <w:rsid w:val="00AC2B50"/>
    <w:rsid w:val="00AC2FED"/>
    <w:rsid w:val="00AC6EF1"/>
    <w:rsid w:val="00AC7646"/>
    <w:rsid w:val="00AD143A"/>
    <w:rsid w:val="00AD19D9"/>
    <w:rsid w:val="00AD36EA"/>
    <w:rsid w:val="00AD3F3E"/>
    <w:rsid w:val="00AD537A"/>
    <w:rsid w:val="00AD6952"/>
    <w:rsid w:val="00AD6C37"/>
    <w:rsid w:val="00AE0BAA"/>
    <w:rsid w:val="00AE0E03"/>
    <w:rsid w:val="00AE2985"/>
    <w:rsid w:val="00AE2E93"/>
    <w:rsid w:val="00AE2E9D"/>
    <w:rsid w:val="00AE3FB7"/>
    <w:rsid w:val="00AE4440"/>
    <w:rsid w:val="00AF02FC"/>
    <w:rsid w:val="00AF03DB"/>
    <w:rsid w:val="00AF1002"/>
    <w:rsid w:val="00AF139F"/>
    <w:rsid w:val="00AF2D02"/>
    <w:rsid w:val="00AF44C3"/>
    <w:rsid w:val="00AF4B2D"/>
    <w:rsid w:val="00AF4EFF"/>
    <w:rsid w:val="00B0083E"/>
    <w:rsid w:val="00B00AC6"/>
    <w:rsid w:val="00B00C4E"/>
    <w:rsid w:val="00B0158F"/>
    <w:rsid w:val="00B01966"/>
    <w:rsid w:val="00B022FB"/>
    <w:rsid w:val="00B040D7"/>
    <w:rsid w:val="00B04B7A"/>
    <w:rsid w:val="00B04F79"/>
    <w:rsid w:val="00B06620"/>
    <w:rsid w:val="00B0691C"/>
    <w:rsid w:val="00B07AC6"/>
    <w:rsid w:val="00B105A3"/>
    <w:rsid w:val="00B13651"/>
    <w:rsid w:val="00B13D0E"/>
    <w:rsid w:val="00B14452"/>
    <w:rsid w:val="00B1504F"/>
    <w:rsid w:val="00B150C3"/>
    <w:rsid w:val="00B1522F"/>
    <w:rsid w:val="00B154E4"/>
    <w:rsid w:val="00B1578E"/>
    <w:rsid w:val="00B170A2"/>
    <w:rsid w:val="00B20F45"/>
    <w:rsid w:val="00B224B5"/>
    <w:rsid w:val="00B24776"/>
    <w:rsid w:val="00B2533D"/>
    <w:rsid w:val="00B257FB"/>
    <w:rsid w:val="00B26A7B"/>
    <w:rsid w:val="00B279A0"/>
    <w:rsid w:val="00B33BD8"/>
    <w:rsid w:val="00B37116"/>
    <w:rsid w:val="00B400A1"/>
    <w:rsid w:val="00B4288C"/>
    <w:rsid w:val="00B436BB"/>
    <w:rsid w:val="00B44698"/>
    <w:rsid w:val="00B4753D"/>
    <w:rsid w:val="00B47CED"/>
    <w:rsid w:val="00B50941"/>
    <w:rsid w:val="00B52F57"/>
    <w:rsid w:val="00B532E5"/>
    <w:rsid w:val="00B56B59"/>
    <w:rsid w:val="00B60361"/>
    <w:rsid w:val="00B604A2"/>
    <w:rsid w:val="00B6370D"/>
    <w:rsid w:val="00B65111"/>
    <w:rsid w:val="00B65D26"/>
    <w:rsid w:val="00B676AA"/>
    <w:rsid w:val="00B679F0"/>
    <w:rsid w:val="00B70A5D"/>
    <w:rsid w:val="00B726C7"/>
    <w:rsid w:val="00B75644"/>
    <w:rsid w:val="00B7626A"/>
    <w:rsid w:val="00B8059E"/>
    <w:rsid w:val="00B8126A"/>
    <w:rsid w:val="00B82747"/>
    <w:rsid w:val="00B84F4E"/>
    <w:rsid w:val="00B9323E"/>
    <w:rsid w:val="00B942FD"/>
    <w:rsid w:val="00B9444E"/>
    <w:rsid w:val="00B95B4B"/>
    <w:rsid w:val="00BA1D69"/>
    <w:rsid w:val="00BA2485"/>
    <w:rsid w:val="00BA4A69"/>
    <w:rsid w:val="00BA6221"/>
    <w:rsid w:val="00BA7EC9"/>
    <w:rsid w:val="00BB079C"/>
    <w:rsid w:val="00BB426F"/>
    <w:rsid w:val="00BB45CE"/>
    <w:rsid w:val="00BC144D"/>
    <w:rsid w:val="00BC2D5E"/>
    <w:rsid w:val="00BC3914"/>
    <w:rsid w:val="00BC7641"/>
    <w:rsid w:val="00BC7E59"/>
    <w:rsid w:val="00BD1664"/>
    <w:rsid w:val="00BD53B5"/>
    <w:rsid w:val="00BD66DC"/>
    <w:rsid w:val="00BD695D"/>
    <w:rsid w:val="00BE0A61"/>
    <w:rsid w:val="00BE3219"/>
    <w:rsid w:val="00BE3968"/>
    <w:rsid w:val="00BE39EF"/>
    <w:rsid w:val="00BE401E"/>
    <w:rsid w:val="00BE46FF"/>
    <w:rsid w:val="00BE47E1"/>
    <w:rsid w:val="00BE53FA"/>
    <w:rsid w:val="00BE638C"/>
    <w:rsid w:val="00BF0B8E"/>
    <w:rsid w:val="00BF24B3"/>
    <w:rsid w:val="00BF2A6A"/>
    <w:rsid w:val="00BF3773"/>
    <w:rsid w:val="00BF3959"/>
    <w:rsid w:val="00BF41C1"/>
    <w:rsid w:val="00BF70D2"/>
    <w:rsid w:val="00BF7C64"/>
    <w:rsid w:val="00C06195"/>
    <w:rsid w:val="00C10011"/>
    <w:rsid w:val="00C10117"/>
    <w:rsid w:val="00C12095"/>
    <w:rsid w:val="00C120A5"/>
    <w:rsid w:val="00C142F2"/>
    <w:rsid w:val="00C142F4"/>
    <w:rsid w:val="00C17A39"/>
    <w:rsid w:val="00C20F93"/>
    <w:rsid w:val="00C22F98"/>
    <w:rsid w:val="00C23356"/>
    <w:rsid w:val="00C23D2A"/>
    <w:rsid w:val="00C244F0"/>
    <w:rsid w:val="00C2793F"/>
    <w:rsid w:val="00C30A01"/>
    <w:rsid w:val="00C31A6B"/>
    <w:rsid w:val="00C31CA6"/>
    <w:rsid w:val="00C3358C"/>
    <w:rsid w:val="00C370DF"/>
    <w:rsid w:val="00C40F76"/>
    <w:rsid w:val="00C41070"/>
    <w:rsid w:val="00C41276"/>
    <w:rsid w:val="00C42F15"/>
    <w:rsid w:val="00C43619"/>
    <w:rsid w:val="00C436C2"/>
    <w:rsid w:val="00C459BE"/>
    <w:rsid w:val="00C47532"/>
    <w:rsid w:val="00C5142F"/>
    <w:rsid w:val="00C51ECC"/>
    <w:rsid w:val="00C57DF3"/>
    <w:rsid w:val="00C608AC"/>
    <w:rsid w:val="00C627EC"/>
    <w:rsid w:val="00C63DC6"/>
    <w:rsid w:val="00C64264"/>
    <w:rsid w:val="00C66507"/>
    <w:rsid w:val="00C70B42"/>
    <w:rsid w:val="00C75D13"/>
    <w:rsid w:val="00C77B24"/>
    <w:rsid w:val="00C80054"/>
    <w:rsid w:val="00C8023D"/>
    <w:rsid w:val="00C84E35"/>
    <w:rsid w:val="00C90926"/>
    <w:rsid w:val="00C918BC"/>
    <w:rsid w:val="00C920EF"/>
    <w:rsid w:val="00C94AD5"/>
    <w:rsid w:val="00C95387"/>
    <w:rsid w:val="00C9674F"/>
    <w:rsid w:val="00C97536"/>
    <w:rsid w:val="00C97E55"/>
    <w:rsid w:val="00CA0179"/>
    <w:rsid w:val="00CA42C7"/>
    <w:rsid w:val="00CA474C"/>
    <w:rsid w:val="00CA76C5"/>
    <w:rsid w:val="00CA7C0A"/>
    <w:rsid w:val="00CB0EAB"/>
    <w:rsid w:val="00CB1C93"/>
    <w:rsid w:val="00CB3011"/>
    <w:rsid w:val="00CB7076"/>
    <w:rsid w:val="00CC0F57"/>
    <w:rsid w:val="00CC1C2A"/>
    <w:rsid w:val="00CC1D36"/>
    <w:rsid w:val="00CC2DA6"/>
    <w:rsid w:val="00CC7C41"/>
    <w:rsid w:val="00CD3BE6"/>
    <w:rsid w:val="00CD3F2C"/>
    <w:rsid w:val="00CD7F86"/>
    <w:rsid w:val="00CE29FC"/>
    <w:rsid w:val="00CE3DCD"/>
    <w:rsid w:val="00CE4277"/>
    <w:rsid w:val="00CE4DD4"/>
    <w:rsid w:val="00CE505B"/>
    <w:rsid w:val="00CE54FC"/>
    <w:rsid w:val="00CE6872"/>
    <w:rsid w:val="00CE72FA"/>
    <w:rsid w:val="00CF12C6"/>
    <w:rsid w:val="00CF148E"/>
    <w:rsid w:val="00CF1CE9"/>
    <w:rsid w:val="00CF2384"/>
    <w:rsid w:val="00CF2CBA"/>
    <w:rsid w:val="00CF36A3"/>
    <w:rsid w:val="00CF3D61"/>
    <w:rsid w:val="00CF4BE1"/>
    <w:rsid w:val="00CF6D91"/>
    <w:rsid w:val="00CF6EDD"/>
    <w:rsid w:val="00D003B9"/>
    <w:rsid w:val="00D01BF2"/>
    <w:rsid w:val="00D01DC2"/>
    <w:rsid w:val="00D051DE"/>
    <w:rsid w:val="00D05226"/>
    <w:rsid w:val="00D0539F"/>
    <w:rsid w:val="00D06DB2"/>
    <w:rsid w:val="00D0724E"/>
    <w:rsid w:val="00D075FE"/>
    <w:rsid w:val="00D07AD2"/>
    <w:rsid w:val="00D10921"/>
    <w:rsid w:val="00D12951"/>
    <w:rsid w:val="00D12E21"/>
    <w:rsid w:val="00D14322"/>
    <w:rsid w:val="00D15DFB"/>
    <w:rsid w:val="00D16855"/>
    <w:rsid w:val="00D22490"/>
    <w:rsid w:val="00D27839"/>
    <w:rsid w:val="00D27EB8"/>
    <w:rsid w:val="00D30A08"/>
    <w:rsid w:val="00D3337B"/>
    <w:rsid w:val="00D33588"/>
    <w:rsid w:val="00D3461C"/>
    <w:rsid w:val="00D41A76"/>
    <w:rsid w:val="00D44BCB"/>
    <w:rsid w:val="00D457D2"/>
    <w:rsid w:val="00D45B02"/>
    <w:rsid w:val="00D46F6A"/>
    <w:rsid w:val="00D474D7"/>
    <w:rsid w:val="00D47670"/>
    <w:rsid w:val="00D47AC9"/>
    <w:rsid w:val="00D51892"/>
    <w:rsid w:val="00D51970"/>
    <w:rsid w:val="00D5450C"/>
    <w:rsid w:val="00D54C72"/>
    <w:rsid w:val="00D55D6F"/>
    <w:rsid w:val="00D56264"/>
    <w:rsid w:val="00D565D6"/>
    <w:rsid w:val="00D608B4"/>
    <w:rsid w:val="00D61062"/>
    <w:rsid w:val="00D64135"/>
    <w:rsid w:val="00D65302"/>
    <w:rsid w:val="00D65DD7"/>
    <w:rsid w:val="00D65E60"/>
    <w:rsid w:val="00D66E9F"/>
    <w:rsid w:val="00D7113F"/>
    <w:rsid w:val="00D711CC"/>
    <w:rsid w:val="00D733C3"/>
    <w:rsid w:val="00D73899"/>
    <w:rsid w:val="00D74138"/>
    <w:rsid w:val="00D77105"/>
    <w:rsid w:val="00D80209"/>
    <w:rsid w:val="00D80A23"/>
    <w:rsid w:val="00D81001"/>
    <w:rsid w:val="00D81F74"/>
    <w:rsid w:val="00D8333F"/>
    <w:rsid w:val="00D83639"/>
    <w:rsid w:val="00D84CD1"/>
    <w:rsid w:val="00D85555"/>
    <w:rsid w:val="00D85EAF"/>
    <w:rsid w:val="00D90494"/>
    <w:rsid w:val="00D90653"/>
    <w:rsid w:val="00D9122E"/>
    <w:rsid w:val="00D934F8"/>
    <w:rsid w:val="00D936CB"/>
    <w:rsid w:val="00D94295"/>
    <w:rsid w:val="00D94497"/>
    <w:rsid w:val="00D955FA"/>
    <w:rsid w:val="00D95C7E"/>
    <w:rsid w:val="00D9623C"/>
    <w:rsid w:val="00D97C81"/>
    <w:rsid w:val="00DA0174"/>
    <w:rsid w:val="00DA086D"/>
    <w:rsid w:val="00DA0C08"/>
    <w:rsid w:val="00DA345C"/>
    <w:rsid w:val="00DA4BCB"/>
    <w:rsid w:val="00DA4F1F"/>
    <w:rsid w:val="00DA5D36"/>
    <w:rsid w:val="00DA7DA8"/>
    <w:rsid w:val="00DB500C"/>
    <w:rsid w:val="00DB7FA7"/>
    <w:rsid w:val="00DC0FBE"/>
    <w:rsid w:val="00DC4B29"/>
    <w:rsid w:val="00DC6120"/>
    <w:rsid w:val="00DC63EC"/>
    <w:rsid w:val="00DD1626"/>
    <w:rsid w:val="00DD3276"/>
    <w:rsid w:val="00DD4400"/>
    <w:rsid w:val="00DE019C"/>
    <w:rsid w:val="00DE0AE2"/>
    <w:rsid w:val="00DE3DA7"/>
    <w:rsid w:val="00DE4C83"/>
    <w:rsid w:val="00DE4FC4"/>
    <w:rsid w:val="00DE57DC"/>
    <w:rsid w:val="00DE76D8"/>
    <w:rsid w:val="00DF3D52"/>
    <w:rsid w:val="00DF42B7"/>
    <w:rsid w:val="00DF47E9"/>
    <w:rsid w:val="00DF5E47"/>
    <w:rsid w:val="00DF652D"/>
    <w:rsid w:val="00E00F2B"/>
    <w:rsid w:val="00E02E14"/>
    <w:rsid w:val="00E02EBA"/>
    <w:rsid w:val="00E049E3"/>
    <w:rsid w:val="00E04F2C"/>
    <w:rsid w:val="00E05872"/>
    <w:rsid w:val="00E0624C"/>
    <w:rsid w:val="00E06C2D"/>
    <w:rsid w:val="00E11AC0"/>
    <w:rsid w:val="00E12143"/>
    <w:rsid w:val="00E1528C"/>
    <w:rsid w:val="00E17CC0"/>
    <w:rsid w:val="00E201C1"/>
    <w:rsid w:val="00E20FC6"/>
    <w:rsid w:val="00E2312B"/>
    <w:rsid w:val="00E24C55"/>
    <w:rsid w:val="00E258E3"/>
    <w:rsid w:val="00E274F9"/>
    <w:rsid w:val="00E309B1"/>
    <w:rsid w:val="00E31569"/>
    <w:rsid w:val="00E40779"/>
    <w:rsid w:val="00E4192E"/>
    <w:rsid w:val="00E41BF0"/>
    <w:rsid w:val="00E43F03"/>
    <w:rsid w:val="00E45B9B"/>
    <w:rsid w:val="00E460F8"/>
    <w:rsid w:val="00E46469"/>
    <w:rsid w:val="00E4719F"/>
    <w:rsid w:val="00E51322"/>
    <w:rsid w:val="00E51D30"/>
    <w:rsid w:val="00E54332"/>
    <w:rsid w:val="00E5443F"/>
    <w:rsid w:val="00E55A2A"/>
    <w:rsid w:val="00E563A1"/>
    <w:rsid w:val="00E56DE0"/>
    <w:rsid w:val="00E607C1"/>
    <w:rsid w:val="00E60945"/>
    <w:rsid w:val="00E61026"/>
    <w:rsid w:val="00E617AA"/>
    <w:rsid w:val="00E63325"/>
    <w:rsid w:val="00E63A48"/>
    <w:rsid w:val="00E668CF"/>
    <w:rsid w:val="00E67686"/>
    <w:rsid w:val="00E67ADF"/>
    <w:rsid w:val="00E752B4"/>
    <w:rsid w:val="00E77D8C"/>
    <w:rsid w:val="00E8196C"/>
    <w:rsid w:val="00E827C2"/>
    <w:rsid w:val="00E83368"/>
    <w:rsid w:val="00E83D9F"/>
    <w:rsid w:val="00E86775"/>
    <w:rsid w:val="00E86AA9"/>
    <w:rsid w:val="00E8766D"/>
    <w:rsid w:val="00E87888"/>
    <w:rsid w:val="00E9274E"/>
    <w:rsid w:val="00E9356F"/>
    <w:rsid w:val="00E9420A"/>
    <w:rsid w:val="00E94553"/>
    <w:rsid w:val="00E957F0"/>
    <w:rsid w:val="00E96118"/>
    <w:rsid w:val="00E96AB2"/>
    <w:rsid w:val="00E96F46"/>
    <w:rsid w:val="00E97DB8"/>
    <w:rsid w:val="00EA07B3"/>
    <w:rsid w:val="00EA13BC"/>
    <w:rsid w:val="00EA186D"/>
    <w:rsid w:val="00EA2708"/>
    <w:rsid w:val="00EA2AC5"/>
    <w:rsid w:val="00EA45E9"/>
    <w:rsid w:val="00EA58AB"/>
    <w:rsid w:val="00EA5D0B"/>
    <w:rsid w:val="00EA61AC"/>
    <w:rsid w:val="00EB51E7"/>
    <w:rsid w:val="00EB5614"/>
    <w:rsid w:val="00EB7FBB"/>
    <w:rsid w:val="00EC0688"/>
    <w:rsid w:val="00EC103C"/>
    <w:rsid w:val="00EC4757"/>
    <w:rsid w:val="00EC5749"/>
    <w:rsid w:val="00EC5897"/>
    <w:rsid w:val="00EC5996"/>
    <w:rsid w:val="00ED4D21"/>
    <w:rsid w:val="00ED5DDD"/>
    <w:rsid w:val="00ED6E66"/>
    <w:rsid w:val="00EE00FE"/>
    <w:rsid w:val="00EE20F8"/>
    <w:rsid w:val="00EE507C"/>
    <w:rsid w:val="00EE5B0D"/>
    <w:rsid w:val="00EE6A2D"/>
    <w:rsid w:val="00EE6B32"/>
    <w:rsid w:val="00EE6E85"/>
    <w:rsid w:val="00EE71E7"/>
    <w:rsid w:val="00EE74CE"/>
    <w:rsid w:val="00EF0FC3"/>
    <w:rsid w:val="00EF1EB9"/>
    <w:rsid w:val="00EF2EF3"/>
    <w:rsid w:val="00EF4316"/>
    <w:rsid w:val="00EF5151"/>
    <w:rsid w:val="00EF536C"/>
    <w:rsid w:val="00EF7378"/>
    <w:rsid w:val="00F02E96"/>
    <w:rsid w:val="00F05B25"/>
    <w:rsid w:val="00F05B99"/>
    <w:rsid w:val="00F05F77"/>
    <w:rsid w:val="00F06559"/>
    <w:rsid w:val="00F067A4"/>
    <w:rsid w:val="00F11F13"/>
    <w:rsid w:val="00F12748"/>
    <w:rsid w:val="00F13CDF"/>
    <w:rsid w:val="00F1449E"/>
    <w:rsid w:val="00F14643"/>
    <w:rsid w:val="00F17AB8"/>
    <w:rsid w:val="00F21C4F"/>
    <w:rsid w:val="00F2231A"/>
    <w:rsid w:val="00F2269C"/>
    <w:rsid w:val="00F2358B"/>
    <w:rsid w:val="00F25D1C"/>
    <w:rsid w:val="00F304BB"/>
    <w:rsid w:val="00F30D00"/>
    <w:rsid w:val="00F3155E"/>
    <w:rsid w:val="00F31CBB"/>
    <w:rsid w:val="00F31DD6"/>
    <w:rsid w:val="00F34E49"/>
    <w:rsid w:val="00F35997"/>
    <w:rsid w:val="00F35A60"/>
    <w:rsid w:val="00F4124D"/>
    <w:rsid w:val="00F414C6"/>
    <w:rsid w:val="00F41EE8"/>
    <w:rsid w:val="00F43383"/>
    <w:rsid w:val="00F447AB"/>
    <w:rsid w:val="00F45746"/>
    <w:rsid w:val="00F459B1"/>
    <w:rsid w:val="00F501B8"/>
    <w:rsid w:val="00F5142A"/>
    <w:rsid w:val="00F517D6"/>
    <w:rsid w:val="00F54A24"/>
    <w:rsid w:val="00F556C5"/>
    <w:rsid w:val="00F55A1D"/>
    <w:rsid w:val="00F5659B"/>
    <w:rsid w:val="00F575B6"/>
    <w:rsid w:val="00F57831"/>
    <w:rsid w:val="00F626B0"/>
    <w:rsid w:val="00F62B0B"/>
    <w:rsid w:val="00F71FA1"/>
    <w:rsid w:val="00F720B6"/>
    <w:rsid w:val="00F72700"/>
    <w:rsid w:val="00F8107A"/>
    <w:rsid w:val="00F81223"/>
    <w:rsid w:val="00F8240C"/>
    <w:rsid w:val="00F82478"/>
    <w:rsid w:val="00F82B27"/>
    <w:rsid w:val="00F84896"/>
    <w:rsid w:val="00F84F19"/>
    <w:rsid w:val="00F865C4"/>
    <w:rsid w:val="00F878F1"/>
    <w:rsid w:val="00F91E7F"/>
    <w:rsid w:val="00F92503"/>
    <w:rsid w:val="00F935FF"/>
    <w:rsid w:val="00F95320"/>
    <w:rsid w:val="00F9557C"/>
    <w:rsid w:val="00F9737F"/>
    <w:rsid w:val="00F97510"/>
    <w:rsid w:val="00F97C38"/>
    <w:rsid w:val="00FA093F"/>
    <w:rsid w:val="00FA3AE7"/>
    <w:rsid w:val="00FA5FB4"/>
    <w:rsid w:val="00FA6A30"/>
    <w:rsid w:val="00FB136B"/>
    <w:rsid w:val="00FB5AAA"/>
    <w:rsid w:val="00FB6344"/>
    <w:rsid w:val="00FB636E"/>
    <w:rsid w:val="00FB6E33"/>
    <w:rsid w:val="00FC1A4C"/>
    <w:rsid w:val="00FC2F39"/>
    <w:rsid w:val="00FC39C8"/>
    <w:rsid w:val="00FC572D"/>
    <w:rsid w:val="00FC6F19"/>
    <w:rsid w:val="00FD0F4E"/>
    <w:rsid w:val="00FD396D"/>
    <w:rsid w:val="00FD727E"/>
    <w:rsid w:val="00FD74D1"/>
    <w:rsid w:val="00FE100E"/>
    <w:rsid w:val="00FE4092"/>
    <w:rsid w:val="00FE6BA4"/>
    <w:rsid w:val="00FF06AC"/>
    <w:rsid w:val="00FF0EE6"/>
    <w:rsid w:val="00FF2CE0"/>
    <w:rsid w:val="00FF4994"/>
    <w:rsid w:val="00FF527D"/>
    <w:rsid w:val="00FF5765"/>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896090667">
      <w:bodyDiv w:val="1"/>
      <w:marLeft w:val="0"/>
      <w:marRight w:val="0"/>
      <w:marTop w:val="0"/>
      <w:marBottom w:val="0"/>
      <w:divBdr>
        <w:top w:val="none" w:sz="0" w:space="0" w:color="auto"/>
        <w:left w:val="none" w:sz="0" w:space="0" w:color="auto"/>
        <w:bottom w:val="none" w:sz="0" w:space="0" w:color="auto"/>
        <w:right w:val="none" w:sz="0" w:space="0" w:color="auto"/>
      </w:divBdr>
      <w:divsChild>
        <w:div w:id="1064834511">
          <w:marLeft w:val="0"/>
          <w:marRight w:val="0"/>
          <w:marTop w:val="0"/>
          <w:marBottom w:val="0"/>
          <w:divBdr>
            <w:top w:val="none" w:sz="0" w:space="0" w:color="auto"/>
            <w:left w:val="none" w:sz="0" w:space="0" w:color="auto"/>
            <w:bottom w:val="none" w:sz="0" w:space="0" w:color="auto"/>
            <w:right w:val="none" w:sz="0" w:space="0" w:color="auto"/>
          </w:divBdr>
        </w:div>
        <w:div w:id="696659165">
          <w:marLeft w:val="0"/>
          <w:marRight w:val="0"/>
          <w:marTop w:val="0"/>
          <w:marBottom w:val="0"/>
          <w:divBdr>
            <w:top w:val="none" w:sz="0" w:space="0" w:color="auto"/>
            <w:left w:val="none" w:sz="0" w:space="0" w:color="auto"/>
            <w:bottom w:val="none" w:sz="0" w:space="0" w:color="auto"/>
            <w:right w:val="none" w:sz="0" w:space="0" w:color="auto"/>
          </w:divBdr>
        </w:div>
        <w:div w:id="716320959">
          <w:marLeft w:val="0"/>
          <w:marRight w:val="0"/>
          <w:marTop w:val="0"/>
          <w:marBottom w:val="0"/>
          <w:divBdr>
            <w:top w:val="none" w:sz="0" w:space="0" w:color="auto"/>
            <w:left w:val="none" w:sz="0" w:space="0" w:color="auto"/>
            <w:bottom w:val="none" w:sz="0" w:space="0" w:color="auto"/>
            <w:right w:val="none" w:sz="0" w:space="0" w:color="auto"/>
          </w:divBdr>
        </w:div>
        <w:div w:id="530534815">
          <w:marLeft w:val="0"/>
          <w:marRight w:val="0"/>
          <w:marTop w:val="0"/>
          <w:marBottom w:val="0"/>
          <w:divBdr>
            <w:top w:val="none" w:sz="0" w:space="0" w:color="auto"/>
            <w:left w:val="none" w:sz="0" w:space="0" w:color="auto"/>
            <w:bottom w:val="none" w:sz="0" w:space="0" w:color="auto"/>
            <w:right w:val="none" w:sz="0" w:space="0" w:color="auto"/>
          </w:divBdr>
        </w:div>
        <w:div w:id="1838113192">
          <w:marLeft w:val="0"/>
          <w:marRight w:val="0"/>
          <w:marTop w:val="0"/>
          <w:marBottom w:val="0"/>
          <w:divBdr>
            <w:top w:val="none" w:sz="0" w:space="0" w:color="auto"/>
            <w:left w:val="none" w:sz="0" w:space="0" w:color="auto"/>
            <w:bottom w:val="none" w:sz="0" w:space="0" w:color="auto"/>
            <w:right w:val="none" w:sz="0" w:space="0" w:color="auto"/>
          </w:divBdr>
        </w:div>
        <w:div w:id="279726680">
          <w:marLeft w:val="0"/>
          <w:marRight w:val="0"/>
          <w:marTop w:val="0"/>
          <w:marBottom w:val="0"/>
          <w:divBdr>
            <w:top w:val="none" w:sz="0" w:space="0" w:color="auto"/>
            <w:left w:val="none" w:sz="0" w:space="0" w:color="auto"/>
            <w:bottom w:val="none" w:sz="0" w:space="0" w:color="auto"/>
            <w:right w:val="none" w:sz="0" w:space="0" w:color="auto"/>
          </w:divBdr>
        </w:div>
        <w:div w:id="735054801">
          <w:marLeft w:val="0"/>
          <w:marRight w:val="0"/>
          <w:marTop w:val="0"/>
          <w:marBottom w:val="0"/>
          <w:divBdr>
            <w:top w:val="none" w:sz="0" w:space="0" w:color="auto"/>
            <w:left w:val="none" w:sz="0" w:space="0" w:color="auto"/>
            <w:bottom w:val="none" w:sz="0" w:space="0" w:color="auto"/>
            <w:right w:val="none" w:sz="0" w:space="0" w:color="auto"/>
          </w:divBdr>
        </w:div>
        <w:div w:id="1474714108">
          <w:marLeft w:val="0"/>
          <w:marRight w:val="0"/>
          <w:marTop w:val="0"/>
          <w:marBottom w:val="0"/>
          <w:divBdr>
            <w:top w:val="none" w:sz="0" w:space="0" w:color="auto"/>
            <w:left w:val="none" w:sz="0" w:space="0" w:color="auto"/>
            <w:bottom w:val="none" w:sz="0" w:space="0" w:color="auto"/>
            <w:right w:val="none" w:sz="0" w:space="0" w:color="auto"/>
          </w:divBdr>
        </w:div>
        <w:div w:id="1270546887">
          <w:marLeft w:val="0"/>
          <w:marRight w:val="0"/>
          <w:marTop w:val="0"/>
          <w:marBottom w:val="0"/>
          <w:divBdr>
            <w:top w:val="none" w:sz="0" w:space="0" w:color="auto"/>
            <w:left w:val="none" w:sz="0" w:space="0" w:color="auto"/>
            <w:bottom w:val="none" w:sz="0" w:space="0" w:color="auto"/>
            <w:right w:val="none" w:sz="0" w:space="0" w:color="auto"/>
          </w:divBdr>
          <w:divsChild>
            <w:div w:id="101503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hyperlink" Target="https://github.com/JuliusWelzel/tremor_feedback_jw"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726</Words>
  <Characters>49743</Characters>
  <Application>Microsoft Office Word</Application>
  <DocSecurity>0</DocSecurity>
  <Lines>414</Lines>
  <Paragraphs>1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6</cp:revision>
  <cp:lastPrinted>2019-02-11T20:28:00Z</cp:lastPrinted>
  <dcterms:created xsi:type="dcterms:W3CDTF">2023-06-23T10:49:00Z</dcterms:created>
  <dcterms:modified xsi:type="dcterms:W3CDTF">2023-06-2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